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Default="007B4B55" w:rsidP="007B4B55">
      <w:pPr>
        <w:pStyle w:val="NATESTYLE1CommonCollege"/>
      </w:pPr>
      <w:r w:rsidRPr="0055376F">
        <w:rPr>
          <w:b/>
          <w:bCs/>
        </w:rPr>
        <w:t>Manuscript type</w:t>
      </w:r>
      <w:r>
        <w:t xml:space="preserve">: </w:t>
      </w:r>
      <w:r w:rsidR="00A508E5">
        <w:t>Article</w:t>
      </w:r>
    </w:p>
    <w:p w14:paraId="7D52743A" w14:textId="77777777" w:rsidR="009D486A" w:rsidRPr="007B4B55" w:rsidRDefault="009D486A" w:rsidP="007B4B55">
      <w:pPr>
        <w:pStyle w:val="NATESTYLE1CommonCollege"/>
      </w:pPr>
    </w:p>
    <w:p w14:paraId="67ADB4A2" w14:textId="5C563635" w:rsidR="00673700" w:rsidRPr="00DE4930" w:rsidRDefault="006D385E" w:rsidP="00370D9D">
      <w:pPr>
        <w:pStyle w:val="NATESTYLE1CommonCollege"/>
        <w:rPr>
          <w:b/>
          <w:bCs/>
        </w:rPr>
      </w:pPr>
      <w:r>
        <w:rPr>
          <w:b/>
          <w:bCs/>
        </w:rPr>
        <w:t>Growth as a defense:</w:t>
      </w:r>
      <w:r w:rsidR="001E3E8B">
        <w:rPr>
          <w:b/>
          <w:bCs/>
        </w:rPr>
        <w:t xml:space="preserve"> revisiting</w:t>
      </w:r>
      <w:r>
        <w:rPr>
          <w:b/>
          <w:bCs/>
        </w:rPr>
        <w:t xml:space="preserve"> growth mediated survival in size-structured </w:t>
      </w:r>
      <w:r w:rsidR="00E453C3">
        <w:rPr>
          <w:b/>
          <w:bCs/>
        </w:rPr>
        <w:t xml:space="preserve">prey </w:t>
      </w:r>
      <w:r>
        <w:rPr>
          <w:b/>
          <w:bCs/>
        </w:rPr>
        <w:t>populations</w:t>
      </w:r>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02763D5E"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p>
    <w:p w14:paraId="769847CB" w14:textId="52EDB5E7"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Pr>
          <w:vertAlign w:val="superscript"/>
        </w:rPr>
        <w:t xml:space="preserve">4 </w:t>
      </w:r>
      <w:r>
        <w:rPr>
          <w:rStyle w:val="normaltextrun"/>
          <w:color w:val="000000"/>
          <w:shd w:val="clear" w:color="auto" w:fill="FFFFFF"/>
        </w:rPr>
        <w:t>ORCID: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77777777" w:rsidR="00673700" w:rsidRPr="00524172" w:rsidRDefault="00673700" w:rsidP="00DA1243">
      <w:pPr>
        <w:pStyle w:val="NATESTYLE1CommonCollege"/>
      </w:pPr>
      <w:r>
        <w:rPr>
          <w:vertAlign w:val="superscript"/>
        </w:rPr>
        <w:t>3</w:t>
      </w:r>
      <w:r w:rsidRPr="00524172">
        <w:t xml:space="preserve"> 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Data associated with the manuscript will be archived in the Zenodo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6CA65ECA" w14:textId="77777777" w:rsidR="00673700" w:rsidRDefault="00673700" w:rsidP="00DA1243">
      <w:pPr>
        <w:pStyle w:val="NATESTYLE1CommonCollege"/>
        <w:jc w:val="both"/>
      </w:pPr>
      <w:r>
        <w:t xml:space="preserve">Apple Snail, </w:t>
      </w:r>
      <w:r w:rsidRPr="009C0344">
        <w:rPr>
          <w:i/>
          <w:iCs/>
        </w:rPr>
        <w:t>Belostoma</w:t>
      </w:r>
      <w:r w:rsidRPr="00524172">
        <w:t xml:space="preserve">, </w:t>
      </w:r>
      <w:r>
        <w:t>consumptive effects, Everglades, size-dependent survival</w:t>
      </w:r>
      <w:r w:rsidRPr="00524172">
        <w:t xml:space="preserve">, </w:t>
      </w:r>
      <w:r>
        <w:t>temperature</w:t>
      </w:r>
      <w:r w:rsidRPr="00524172">
        <w:t>,</w:t>
      </w:r>
      <w:r>
        <w:t xml:space="preserve"> interaction strength, Snail Kite ontogeny</w:t>
      </w:r>
    </w:p>
    <w:p w14:paraId="2B756C77" w14:textId="77777777" w:rsidR="00673700" w:rsidRDefault="00673700" w:rsidP="00DA1243">
      <w:pPr>
        <w:sectPr w:rsidR="00673700" w:rsidSect="00DA1243">
          <w:footerReference w:type="default" r:id="rId8"/>
          <w:pgSz w:w="12240" w:h="15840"/>
          <w:pgMar w:top="1440" w:right="1440" w:bottom="1440" w:left="1440" w:header="720" w:footer="720" w:gutter="0"/>
          <w:lnNumType w:countBy="1" w:restart="continuous"/>
          <w:cols w:space="720"/>
          <w:docGrid w:linePitch="360"/>
        </w:sectPr>
      </w:pPr>
    </w:p>
    <w:p w14:paraId="11B585B9" w14:textId="1CE4481C" w:rsidR="00673700" w:rsidRDefault="00673700" w:rsidP="00DA1243">
      <w:pPr>
        <w:pStyle w:val="Heading1"/>
        <w:jc w:val="both"/>
      </w:pPr>
      <w:r w:rsidRPr="00524172">
        <w:lastRenderedPageBreak/>
        <w:t>Abstract</w:t>
      </w:r>
      <w:r w:rsidR="0007711D">
        <w:t xml:space="preserve"> (350 words)</w:t>
      </w:r>
      <w:r w:rsidRPr="00524172">
        <w:t>:</w:t>
      </w:r>
    </w:p>
    <w:p w14:paraId="24FB411F" w14:textId="7319A1B6" w:rsidR="00673700" w:rsidRPr="00524172" w:rsidRDefault="00673700" w:rsidP="00DA1243">
      <w:r>
        <w:t xml:space="preserve">Individual size and growth rates are key determinants of performance with population-level consequences.  For species that grow to achieve a size refuge from predators, the interaction between juvenile survival rates and growth is widely acknowledged to affect population dynamics, but the interaction has rarely been illustrated theoretically or quantified under natural conditions. We used a published age-structured population model of an annual freshwater snail species with diminishing populations to construct a </w:t>
      </w:r>
      <w:r w:rsidR="0064242E">
        <w:t>zero-population</w:t>
      </w:r>
      <w:r>
        <w:t xml:space="preserve"> growth for theoretical combinations of juvenile daily growth and survival.  The resulting isocline produced the expected result that faster juvenile growth would offset greater juvenile mortality (i.e., lower survival).  We then measured juvenile survival and growth rates in multiple </w:t>
      </w:r>
      <w:r w:rsidR="0064242E">
        <w:t>wetlands with</w:t>
      </w:r>
      <w:r>
        <w:t xml:space="preserve"> naturally varying predator assemblages and seasonal environmental variation (e.g., temperature, water levels). Seasonal rates and averaged parameters were interpreted relative to the isocline from the model.</w:t>
      </w:r>
      <w:r w:rsidR="00AF7FFE">
        <w:t xml:space="preserve">  </w:t>
      </w:r>
      <w:r>
        <w:t>Daily juvenile survival rates were lower, and more clearly size-dependent, in the cooler dry season than in the warmer wet (rainy) season. Greater abundances of generalist insect and vertebrate predators in the dry season seemed to be responsible for the greater mortality (lower survival). Juvenile growth was faster in the warmer wet season.</w:t>
      </w:r>
      <w:r w:rsidR="00AF7FFE">
        <w:t xml:space="preserve"> </w:t>
      </w:r>
      <w:r>
        <w:t xml:space="preserve">A model using only parameter combinations of growth and survival in the cooler dry season would </w:t>
      </w:r>
      <w:r w:rsidR="0064242E">
        <w:t>predict declining</w:t>
      </w:r>
      <w:r>
        <w:t xml:space="preserve"> populations, while parameters from the  warmer wet season predicted populations at replacement (λ = 1) or increasing. When parameters were combined with weighted averaging to cover a full reproductive season, populations were projected to decline in both wetlands.  The averaged predictions were robust to water depth parameters affecting reproductive rates (births), but with better water depth conditions one population was close to replacement.</w:t>
      </w:r>
      <w:r w:rsidR="00AF7FFE">
        <w:t xml:space="preserve">  </w:t>
      </w:r>
      <w:r>
        <w:t xml:space="preserve">The use of the null clines identified important temporal variation in juvenile parameters; while one season </w:t>
      </w:r>
      <w:r>
        <w:lastRenderedPageBreak/>
        <w:t xml:space="preserve">provided better conditions for population statis, or even increases, the other season, with slower growth and higher abundance of generalist predators overlapped with a greater proportion of the annual reproduction.  Our work illustrates the growth-mediated predator impacts for strongly size-structured populations with stage- or size-specific predators and we </w:t>
      </w:r>
      <w:r w:rsidR="00AF7FFE">
        <w:t>hypothesize</w:t>
      </w:r>
      <w:r>
        <w:t xml:space="preserve"> that this could be a general finding. Regardless, the use of population growth isoclines from age-structured population models can provide a general framework for making demographically meaningful interpretations about field-measured rates for such species. We encourage population ecologists to consider such an approach for species of management interest, including those that are in steady decline. </w:t>
      </w:r>
    </w:p>
    <w:p w14:paraId="63AC7A73" w14:textId="77777777" w:rsidR="00673700" w:rsidRDefault="00673700" w:rsidP="00DA1243">
      <w:pPr>
        <w:sectPr w:rsidR="00673700" w:rsidSect="00DA1243">
          <w:pgSz w:w="12240" w:h="15840"/>
          <w:pgMar w:top="1440" w:right="1440" w:bottom="1440" w:left="1440" w:header="720" w:footer="720" w:gutter="0"/>
          <w:lnNumType w:countBy="1" w:restart="continuous"/>
          <w:cols w:space="720"/>
          <w:docGrid w:linePitch="360"/>
        </w:sectPr>
      </w:pPr>
    </w:p>
    <w:p w14:paraId="52EA8CB8" w14:textId="77777777" w:rsidR="00673700" w:rsidRPr="00524172" w:rsidRDefault="00673700" w:rsidP="00DA1243">
      <w:pPr>
        <w:pStyle w:val="Heading1"/>
        <w:jc w:val="both"/>
        <w:rPr>
          <w:b w:val="0"/>
        </w:rPr>
      </w:pPr>
      <w:r w:rsidRPr="00524172">
        <w:lastRenderedPageBreak/>
        <w:t>Introduction</w:t>
      </w:r>
    </w:p>
    <w:p w14:paraId="3542D614" w14:textId="15E2E477" w:rsidR="00673700" w:rsidRDefault="00673700" w:rsidP="00DA1243">
      <w:pPr>
        <w:pStyle w:val="NATESTYLE1CommonCollege"/>
        <w:ind w:firstLine="720"/>
        <w:jc w:val="both"/>
      </w:pPr>
      <w:r>
        <w:t>Population dynamics for many species with stage</w:t>
      </w:r>
      <w:r w:rsidR="00C67BC8">
        <w:t xml:space="preserve"> or age</w:t>
      </w:r>
      <w:r>
        <w:t xml:space="preserve"> structure are widely recognized to be influenced by stage or size-specific growth and mortality factors (e.g., predation</w:t>
      </w:r>
      <w:r w:rsidR="00A00FFC">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t xml:space="preserve"> Juvenile growth affects the time a prey animal spends in a vulnerable size class so that greater growth can be a type of defense against stage specific predation; the strength of an interaction is</w:t>
      </w:r>
      <w:r w:rsidR="00575B3A">
        <w:t xml:space="preserve"> the</w:t>
      </w:r>
      <w:r>
        <w:t xml:space="preserve"> consequence of environmental mediation</w:t>
      </w:r>
      <w:r w:rsidR="000A0CCD">
        <w:t xml:space="preserve"> </w:t>
      </w:r>
      <w:r w:rsidR="00744B0B">
        <w:fldChar w:fldCharType="begin"/>
      </w:r>
      <w:r w:rsidR="001911D4">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744B0B">
        <w:fldChar w:fldCharType="separate"/>
      </w:r>
      <w:r w:rsidR="001911D4" w:rsidRPr="001911D4">
        <w:t>(Craig et al. 2006, Davidson and Dorn 2018, Davidson et al. 2021, Ma et al. 2021, Nunes et al. 2021, Meehan et al. 2022)</w:t>
      </w:r>
      <w:r w:rsidR="00744B0B">
        <w:fldChar w:fldCharType="end"/>
      </w:r>
      <w:r w:rsidR="00744B0B">
        <w:t>.</w:t>
      </w:r>
      <w:r>
        <w:t xml:space="preserve"> Historical emphases focused on theoretical treatments of density-dependent growth rates, competition, habitat switching, size-structure, and juvenile bottlenecks (e.g., fish:</w:t>
      </w:r>
      <w:r w:rsidR="00727A1F">
        <w:t xml:space="preserve"> </w:t>
      </w:r>
      <w:r w:rsidR="00727A1F">
        <w:fldChar w:fldCharType="begin"/>
      </w:r>
      <w:r w:rsidR="00830ACF">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rsidR="00727A1F">
        <w:fldChar w:fldCharType="separate"/>
      </w:r>
      <w:r w:rsidR="00C35482" w:rsidRPr="00C35482">
        <w:t>Werner and Gilliam 1984, De Roos et al. 2003)</w:t>
      </w:r>
      <w:r w:rsidR="00727A1F">
        <w:fldChar w:fldCharType="end"/>
      </w:r>
      <w:r>
        <w:t>.  In real systems</w:t>
      </w:r>
      <w:r w:rsidR="00595D1E">
        <w:t>,</w:t>
      </w:r>
      <w:r>
        <w:t xml:space="preserve"> spatial and temporal environmental factors influence juvenile growth through temperature and resource supply </w:t>
      </w:r>
      <w:r w:rsidR="001E70C4">
        <w:fldChar w:fldCharType="begin"/>
      </w:r>
      <w:r w:rsidR="001E70C4">
        <w:instrText xml:space="preserve"> ADDIN ZOTERO_ITEM CSL_CITATION {"citationID":"QJfQnetB","properties":{"formattedCitation":"(Jeyasingh and Weider 2005, Davidson and Dorn 2018, Pepi et al. 2018, Davidson et al. 2021)","plainCitation":"(Jeyasingh and Weider 2005, Davidson and Dorn 2018, Pepi et al. 2018, Davidson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1E70C4">
        <w:fldChar w:fldCharType="separate"/>
      </w:r>
      <w:r w:rsidR="001E70C4" w:rsidRPr="001E70C4">
        <w:t>(Jeyasingh and Weider 2005, Davidson and Dorn 2018, Pepi et al. 2018, Davidson et al. 2021)</w:t>
      </w:r>
      <w:r w:rsidR="001E70C4">
        <w:fldChar w:fldCharType="end"/>
      </w:r>
      <w:r>
        <w:t>.  Temperature, disturbances, migrations, and population dynamics can seasonally affect predation rates and predator assemblages in time and space</w:t>
      </w:r>
      <w:r w:rsidR="00212A38">
        <w:t xml:space="preserve"> </w:t>
      </w:r>
      <w:r w:rsidR="00B30397">
        <w:fldChar w:fldCharType="begin"/>
      </w:r>
      <w:r w:rsidR="009372A8">
        <w:instrText xml:space="preserve"> ADDIN ZOTERO_ITEM CSL_CITATION {"citationID":"vSJXxRl4","properties":{"formattedCitation":"(McPeek and Peckarsky 1998, McCoy et al. 2011, Soomdat et al. 2014)","plainCitation":"(McPeek and Peckarsky 1998, McCoy et al. 2011, Soomdat et al. 2014)","noteIndex":0},"citationItems":[{"id":281,"uris":["http://zotero.org/users/9972654/items/CCTSET2D"],"itemData":{"id":281,"type":"article-journal","abstract":"Interactive effects of one species on another may simultaneously inﬂ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ﬂies (Enallagma boreale) in ﬁshless ponds and mayﬂies (Baetis bicaudatus) in trout streams.","container-title":"Ecology","issue":"3","language":"en","page":"867-879","source":"Zotero","title":"Life histories and the strengths of species interactions: combining mortality growth and fecundity","volume":"79","author":[{"family":"McPeek","given":"Mark A"},{"family":"Peckarsky","given":"Barbara L"}],"issued":{"date-parts":[["1998"]]}}},{"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26,"uris":["http://zotero.org/users/9972654/items/ZM4QWLGA"],"itemData":{"id":126,"type":"article-journal","container-title":"Oikos","language":"en","page":"1081-1090","source":"Zotero","title":"Independent and combined effects of multiple predators across ontogeny of a dominant grazer","volume":"123","author":[{"family":"Soomdat","given":"Nicole N"},{"family":"Griffin","given":"John N"},{"family":"McCoy","given":"Michael"},{"family":"Hensel","given":"Marc J S"},{"family":"Buhler","given":"Stephanie"},{"family":"Chejanovski","given":"Zachary"},{"family":"Silliman","given":"Brian R"}],"issued":{"date-parts":[["2014"]]}}}],"schema":"https://github.com/citation-style-language/schema/raw/master/csl-citation.json"} </w:instrText>
      </w:r>
      <w:r w:rsidR="00B30397">
        <w:fldChar w:fldCharType="separate"/>
      </w:r>
      <w:r w:rsidR="009372A8" w:rsidRPr="009372A8">
        <w:t>(McPeek and Peckarsky 1998, McCoy et al. 2011, Soomdat et al. 2014)</w:t>
      </w:r>
      <w:r w:rsidR="00B30397">
        <w:fldChar w:fldCharType="end"/>
      </w:r>
      <w:r>
        <w:t xml:space="preserve">.  Taken together, spatial and temporal variation in either </w:t>
      </w:r>
      <w:r w:rsidR="007773EA">
        <w:t>growth or mortality</w:t>
      </w:r>
      <w:r>
        <w:t xml:space="preserve"> may provide windows of opportunity for population growth.  Studies of species interactions are often conducted </w:t>
      </w:r>
      <w:r w:rsidR="008E0BA8">
        <w:t>experimentally</w:t>
      </w:r>
      <w:r>
        <w:t xml:space="preserve"> at the level of interaction strength or total prey mortality (see</w:t>
      </w:r>
      <w:r w:rsidR="00DF2B75">
        <w:t xml:space="preserve"> </w:t>
      </w:r>
      <w:r w:rsidR="009372A8">
        <w:fldChar w:fldCharType="begin"/>
      </w:r>
      <w:r w:rsidR="00830ACF">
        <w:instrText xml:space="preserve"> ADDIN ZOTERO_ITEM CSL_CITATION {"citationID":"E7EQb6jt","properties":{"formattedCitation":"(Jeyasingh and Weider 2005, McCoy et al. 2011, Davidson and Dorn 2018, Pepi et al. 2018, Davidson et al. 2021, Ma et al. 2021)","plainCitation":"(Jeyasingh and Weider 2005, McCoy et al. 2011, Davidson and Dorn 2018, Pepi et al. 2018, Davidson et al. 2021, Ma et al. 2021)","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9372A8">
        <w:fldChar w:fldCharType="separate"/>
      </w:r>
      <w:r w:rsidR="00DF2B75" w:rsidRPr="00DF2B75">
        <w:t>Jeyasingh and Weider 2005, McCoy et al. 2011, Davidson and Dorn 2018, Pepi et al. 2018, Davidson et al. 2021, Ma et al. 2021)</w:t>
      </w:r>
      <w:r w:rsidR="009372A8">
        <w:fldChar w:fldCharType="end"/>
      </w:r>
      <w:r>
        <w:t xml:space="preserve"> but both ecologists and conservation biologists need to know how the factors relate to population growth (λ) in </w:t>
      </w:r>
      <w:r w:rsidR="00517088">
        <w:t>natural conditions</w:t>
      </w:r>
      <w:r>
        <w:t>.  Furthermore, while size-dependent mortality is well known</w:t>
      </w:r>
      <w:r w:rsidR="00DF2B75">
        <w:t xml:space="preserve"> </w:t>
      </w:r>
      <w:r w:rsidR="00DF2B75">
        <w:fldChar w:fldCharType="begin"/>
      </w:r>
      <w:r w:rsidR="004576DB">
        <w:instrText xml:space="preserve"> ADDIN ZOTERO_ITEM CSL_CITATION {"citationID":"69b1baMV","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DF2B75">
        <w:fldChar w:fldCharType="separate"/>
      </w:r>
      <w:r w:rsidR="004576DB" w:rsidRPr="004576DB">
        <w:t>(Craig et al. 2006, McCoy et al. 2011, Schmera et al. 2015, Brannelly et al. 2019)</w:t>
      </w:r>
      <w:r w:rsidR="00DF2B75">
        <w:fldChar w:fldCharType="end"/>
      </w:r>
      <w:r>
        <w:t xml:space="preserve"> and population-level consequences of the interaction between juvenile growth and mortality are logical, they have only been generally mentioned </w:t>
      </w:r>
      <w:r w:rsidR="00025740">
        <w:fldChar w:fldCharType="begin"/>
      </w:r>
      <w:r w:rsidR="00025740">
        <w:instrText xml:space="preserve"> ADDIN ZOTERO_ITEM CSL_CITATION {"citationID":"JUoURmS6","properties":{"formattedCitation":"(De Roos et al. 2003)","plainCitation":"(De Roos et al. 2003)","noteIndex":0},"citationItems":[{"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rsidR="00025740">
        <w:fldChar w:fldCharType="separate"/>
      </w:r>
      <w:r w:rsidR="00025740" w:rsidRPr="00025740">
        <w:t>(De Roos et al. 2003)</w:t>
      </w:r>
      <w:r w:rsidR="00025740">
        <w:fldChar w:fldCharType="end"/>
      </w:r>
      <w:r w:rsidR="00E845A5">
        <w:t xml:space="preserve">, </w:t>
      </w:r>
      <w:r w:rsidR="00E845A5">
        <w:lastRenderedPageBreak/>
        <w:t>theoretical predictions are lacking</w:t>
      </w:r>
      <w:r w:rsidR="00616406">
        <w:t>.</w:t>
      </w:r>
      <w:r>
        <w:t xml:space="preserve"> </w:t>
      </w:r>
      <w:r w:rsidR="00E845A5">
        <w:t>Of the t</w:t>
      </w:r>
      <w:r w:rsidR="00DB23DA">
        <w:t>wo</w:t>
      </w:r>
      <w:r w:rsidR="008F0210">
        <w:t xml:space="preserve"> </w:t>
      </w:r>
      <w:r w:rsidR="00CD3010">
        <w:t>stud</w:t>
      </w:r>
      <w:r w:rsidR="00DB23DA">
        <w:t>ies</w:t>
      </w:r>
      <w:r w:rsidR="00A02E02">
        <w:t xml:space="preserve"> that</w:t>
      </w:r>
      <w:r w:rsidR="008F0210">
        <w:t xml:space="preserve"> </w:t>
      </w:r>
      <w:r w:rsidR="000C701C">
        <w:t xml:space="preserve">have </w:t>
      </w:r>
      <w:r w:rsidR="008F0210">
        <w:t>explored t</w:t>
      </w:r>
      <w:r>
        <w:t>heoretical prediction</w:t>
      </w:r>
      <w:r w:rsidR="00616406">
        <w:t>s</w:t>
      </w:r>
      <w:r>
        <w:t xml:space="preserve"> for growth-mediated effects of</w:t>
      </w:r>
      <w:r w:rsidR="00CD3010">
        <w:t xml:space="preserve"> on prey survival from</w:t>
      </w:r>
      <w:r>
        <w:t xml:space="preserve"> predation in size-structured populations</w:t>
      </w:r>
      <w:r w:rsidR="00E845A5">
        <w:t xml:space="preserve">, </w:t>
      </w:r>
      <w:r w:rsidR="00E845A5">
        <w:fldChar w:fldCharType="begin"/>
      </w:r>
      <w:r w:rsidR="00E845A5">
        <w:instrText xml:space="preserve"> ADDIN ZOTERO_ITEM CSL_CITATION {"citationID":"B39iQo78","properties":{"formattedCitation":"(Rice et al. 1993)","plainCitation":"(Rice et al. 1993)","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E845A5">
        <w:fldChar w:fldCharType="separate"/>
      </w:r>
      <w:r w:rsidR="00E845A5" w:rsidRPr="00E845A5">
        <w:t xml:space="preserve">Rice et al. </w:t>
      </w:r>
      <w:r w:rsidR="00A02E02">
        <w:t>(</w:t>
      </w:r>
      <w:r w:rsidR="00E845A5" w:rsidRPr="00E845A5">
        <w:t>1993)</w:t>
      </w:r>
      <w:r w:rsidR="00E845A5">
        <w:fldChar w:fldCharType="end"/>
      </w:r>
      <w:r w:rsidR="00A02E02">
        <w:t xml:space="preserve"> looked at how variation in mean growth rates and variation</w:t>
      </w:r>
      <w:r w:rsidR="002F5128">
        <w:t xml:space="preserve"> growth rates</w:t>
      </w:r>
      <w:r w:rsidR="00A02E02">
        <w:t xml:space="preserve"> within a population </w:t>
      </w:r>
      <w:r w:rsidR="002F5128">
        <w:t>influenced</w:t>
      </w:r>
      <w:r w:rsidR="00BF399E">
        <w:t xml:space="preserve"> the numbers and proportions of</w:t>
      </w:r>
      <w:r w:rsidR="002F5128">
        <w:t xml:space="preserve"> </w:t>
      </w:r>
      <w:r w:rsidR="00BF399E">
        <w:t>surviving</w:t>
      </w:r>
      <w:r w:rsidR="002F5128">
        <w:t xml:space="preserve"> while </w:t>
      </w:r>
      <w:r w:rsidR="002F5128">
        <w:fldChar w:fldCharType="begin"/>
      </w:r>
      <w:r w:rsidR="002F5128">
        <w:instrText xml:space="preserve"> ADDIN ZOTERO_ITEM CSL_CITATION {"citationID":"0zBdBOET","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2F5128">
        <w:fldChar w:fldCharType="separate"/>
      </w:r>
      <w:r w:rsidR="002F5128" w:rsidRPr="002F5128">
        <w:t xml:space="preserve">Pepi et al. </w:t>
      </w:r>
      <w:r w:rsidR="0020220F">
        <w:t>(</w:t>
      </w:r>
      <w:r w:rsidR="002F5128" w:rsidRPr="002F5128">
        <w:t>2023)</w:t>
      </w:r>
      <w:r w:rsidR="002F5128">
        <w:fldChar w:fldCharType="end"/>
      </w:r>
      <w:r w:rsidR="0020220F">
        <w:t xml:space="preserve"> focused on changes in equilibrium densities</w:t>
      </w:r>
      <w:r w:rsidR="00C60063">
        <w:t xml:space="preserve"> </w:t>
      </w:r>
      <w:r w:rsidR="0020220F">
        <w:t>of predator and prey due to mismatches in thermal responses to increases</w:t>
      </w:r>
      <w:r w:rsidR="00BF399E">
        <w:t xml:space="preserve"> in temperature</w:t>
      </w:r>
      <w:r w:rsidR="006C0930" w:rsidRPr="006C0930">
        <w:t xml:space="preserve"> </w:t>
      </w:r>
      <w:r w:rsidR="006C0930">
        <w:t xml:space="preserve">while holding prey </w:t>
      </w:r>
      <w:r w:rsidR="006C0930">
        <w:t>reproduction</w:t>
      </w:r>
      <w:r w:rsidR="006C0930">
        <w:t xml:space="preserve"> rate constant</w:t>
      </w:r>
      <w:r w:rsidR="00BF399E">
        <w:t>. Thus,</w:t>
      </w:r>
      <w:r w:rsidR="00D10D0D">
        <w:t xml:space="preserve"> despite</w:t>
      </w:r>
      <w:r w:rsidR="00BF399E">
        <w:t xml:space="preserve"> the increase in interest of predicting the outcome predator-prey interactions in size-structured population in response to changing </w:t>
      </w:r>
      <w:r w:rsidR="00A2004F">
        <w:t>environmental</w:t>
      </w:r>
      <w:r w:rsidR="00BF399E">
        <w:t xml:space="preserve"> conditions</w:t>
      </w:r>
      <w:r w:rsidR="00A2004F">
        <w:t xml:space="preserve"> </w:t>
      </w:r>
      <w:r w:rsidR="00A2004F">
        <w:fldChar w:fldCharType="begin"/>
      </w:r>
      <w:r w:rsidR="00A2004F">
        <w:instrText xml:space="preserve"> ADDIN ZOTERO_ITEM CSL_CITATION {"citationID":"xiiAuk15","properties":{"formattedCitation":"(Pepi et al. 2018, 2023, Davidson et al. 2021)","plainCitation":"(Pepi et al. 2018, 2023, Davidson et al. 2021)","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A2004F">
        <w:fldChar w:fldCharType="separate"/>
      </w:r>
      <w:r w:rsidR="00A2004F" w:rsidRPr="00A2004F">
        <w:t>(Pepi et al. 2018, 2023, Davidson et al. 2021)</w:t>
      </w:r>
      <w:r w:rsidR="00A2004F">
        <w:fldChar w:fldCharType="end"/>
      </w:r>
      <w:r w:rsidR="00BF399E">
        <w:t>, the population-level consequences</w:t>
      </w:r>
      <w:r w:rsidR="00F7360F">
        <w:t xml:space="preserve"> (per-capita changes)</w:t>
      </w:r>
      <w:r w:rsidR="00BF399E">
        <w:t xml:space="preserve"> of </w:t>
      </w:r>
      <w:r w:rsidR="001166FF">
        <w:t>increasing growth rates</w:t>
      </w:r>
      <w:r w:rsidR="00056090">
        <w:t xml:space="preserve"> in size-structured</w:t>
      </w:r>
      <w:r w:rsidR="001166FF">
        <w:t xml:space="preserve"> prey</w:t>
      </w:r>
      <w:r w:rsidR="00056090">
        <w:t xml:space="preserve"> population</w:t>
      </w:r>
      <w:r w:rsidR="001166FF">
        <w:t xml:space="preserve"> due to environmental factors has little theoretical underpinning</w:t>
      </w:r>
      <w:r w:rsidR="00AA2DC3">
        <w:t xml:space="preserve"> particularly when adding reproduction</w:t>
      </w:r>
      <w:r w:rsidR="00BF399E">
        <w:t>.</w:t>
      </w:r>
    </w:p>
    <w:p w14:paraId="601B942E" w14:textId="33AF984E" w:rsidR="00673700" w:rsidRDefault="00A12CAD" w:rsidP="00DA1243">
      <w:pPr>
        <w:pStyle w:val="NATESTYLE1CommonCollege"/>
        <w:ind w:firstLine="720"/>
        <w:jc w:val="both"/>
      </w:pPr>
      <w:r>
        <w:t xml:space="preserve">Size-indexed </w:t>
      </w:r>
      <w:r w:rsidR="00673700">
        <w:t>models combine growth (i.e., developmental) rates and survival to make projections and identify sensitive stages/ages</w:t>
      </w:r>
      <w:r w:rsidR="004F62A4">
        <w:t xml:space="preserve"> </w:t>
      </w:r>
      <w:r w:rsidR="00324CAE">
        <w:fldChar w:fldCharType="begin"/>
      </w:r>
      <w:r w:rsidR="00324CAE">
        <w:instrText xml:space="preserve"> ADDIN ZOTERO_ITEM CSL_CITATION {"citationID":"tou0l2IV","properties":{"formattedCitation":"(Chockley et al. 2008)","plainCitation":"(Chockley et al. 2008)","noteIndex":0},"citationItems":[{"id":13,"uris":["http://zotero.org/users/9972654/items/R4AY6B2M"],"itemData":{"id":13,"type":"article-journal","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container-title":"Marine Ecology Progress Series","DOI":"10.3354/meps07404","ISSN":"0171-8630, 1616-1599","journalAbbreviation":"Mar. Ecol. Prog. Ser.","language":"en","page":"135-145","source":"DOI.org (Crossref)","title":"Population sinks in the Upper Florida Keys: the importance of demographic variation in population dynamics of the marine shrimp Stenopus hispidus","title-short":"Population sinks in the Upper Florida Keys","volume":"360","author":[{"family":"Chockley","given":"Br"},{"family":"St. Mary","given":"Cm"},{"family":"Osenberg","given":"Cw"}],"issued":{"date-parts":[["2008",5,22]]}}}],"schema":"https://github.com/citation-style-language/schema/raw/master/csl-citation.json"} </w:instrText>
      </w:r>
      <w:r w:rsidR="00324CAE">
        <w:fldChar w:fldCharType="separate"/>
      </w:r>
      <w:r w:rsidR="00324CAE" w:rsidRPr="00324CAE">
        <w:t>(Chockley et al. 2008)</w:t>
      </w:r>
      <w:r w:rsidR="00324CAE">
        <w:fldChar w:fldCharType="end"/>
      </w:r>
      <w:r w:rsidR="00673700">
        <w:t>, but could also be used to identify combinations of parameters making population growth negative, zero, or positive.  Zero-population growth isoclines historically were used to predict how two interacting species can persist with variable abundances of interacting species, population parameters, resources, and environmental variation</w:t>
      </w:r>
      <w:r w:rsidR="00EB1CD2">
        <w:t xml:space="preserve"> </w:t>
      </w:r>
      <w:r w:rsidR="00EB1CD2">
        <w:fldChar w:fldCharType="begin"/>
      </w:r>
      <w:r w:rsidR="00EB1CD2">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EB1CD2">
        <w:fldChar w:fldCharType="separate"/>
      </w:r>
      <w:r w:rsidR="00EB1CD2" w:rsidRPr="00EB1CD2">
        <w:t>(MacArthur and Levins 1964, Vance 1985)</w:t>
      </w:r>
      <w:r w:rsidR="00EB1CD2">
        <w:fldChar w:fldCharType="end"/>
      </w:r>
      <w:r w:rsidR="00673700">
        <w:t xml:space="preserve"> but zero-growth isoclines can also be calculated from stage- or size- structured population models to identify parameter combinations producing zero population growth. To our knowledge this has not been done, but isoclines from stage-structured models present tools that could project the combinatorial effects of size-dependent survival and growth on population growth while controlling for reproductive conditions. Field-measured parameters could then be compared to the isocline and predict natural spatio-temporal variation in recruitment or population growth.  </w:t>
      </w:r>
    </w:p>
    <w:p w14:paraId="1D109D87" w14:textId="6273A8EC" w:rsidR="00673700" w:rsidRPr="002A77AA" w:rsidRDefault="00673700" w:rsidP="00DA1243">
      <w:pPr>
        <w:pStyle w:val="NATESTYLE1CommonCollege"/>
        <w:ind w:firstLine="720"/>
        <w:jc w:val="both"/>
        <w:rPr>
          <w:rStyle w:val="eop"/>
        </w:rPr>
      </w:pPr>
      <w:r>
        <w:lastRenderedPageBreak/>
        <w:t xml:space="preserve">In this paper, we used a previously parameterized age-structured model for </w:t>
      </w:r>
      <w:r w:rsidR="00517088">
        <w:t>a freshwater</w:t>
      </w:r>
      <w:r>
        <w:t xml:space="preserve"> gastropod of conservation concern, the Florida Apple Snail (</w:t>
      </w:r>
      <w:r w:rsidRPr="006C7E08">
        <w:rPr>
          <w:i/>
          <w:iCs/>
        </w:rPr>
        <w:t>Pomacea paludosa</w:t>
      </w:r>
      <w:r>
        <w:rPr>
          <w:i/>
          <w:iCs/>
        </w:rPr>
        <w:t xml:space="preserve">; </w:t>
      </w:r>
      <w:r>
        <w:t xml:space="preserve">FAS) and identified theoretical combinations of juvenile-stage parameters predicting population stasis, growth, or decline. We illustrate the predictions from the model with zero population growth isoclines.  The qualitative predictions of the model should be generalizable to any species with stage-specific losses and high mortality to predators in juvenile ages or stages (plants, fish, invertebrates).We then quantified size- and season-dependent survival and growth in the field to 1) test for size-dependent survival and 2) quantify the net effects that growth and survival have on population growth during the annual reproduction/recruitment period (spring vs early summer). Using the model the measured values in the field thus become interpretable from a population dynamic perspective. </w:t>
      </w:r>
    </w:p>
    <w:p w14:paraId="2177FE57" w14:textId="77777777" w:rsidR="00673700" w:rsidRPr="00524172" w:rsidRDefault="00673700" w:rsidP="00DA1243">
      <w:pPr>
        <w:pStyle w:val="Heading1"/>
        <w:jc w:val="both"/>
      </w:pPr>
      <w:r>
        <w:t>Materials and methods</w:t>
      </w:r>
    </w:p>
    <w:p w14:paraId="13650F39" w14:textId="77777777" w:rsidR="00673700" w:rsidRPr="00695B5F" w:rsidRDefault="00673700" w:rsidP="00DA1243">
      <w:pPr>
        <w:pStyle w:val="Heading2"/>
        <w:jc w:val="both"/>
      </w:pPr>
      <w:bookmarkStart w:id="0" w:name="_Toc92806943"/>
      <w:r>
        <w:t>System and study species</w:t>
      </w:r>
    </w:p>
    <w:p w14:paraId="2705B95A" w14:textId="0FEDE721" w:rsidR="00673700" w:rsidRDefault="00673700" w:rsidP="00DA1243">
      <w:pPr>
        <w:pStyle w:val="NATESTYLE1CommonCollege"/>
        <w:ind w:firstLine="720"/>
        <w:jc w:val="both"/>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A26C41">
        <w:t>Figure 1)</w:t>
      </w:r>
      <w:r w:rsidRPr="00524172">
        <w:t>.</w:t>
      </w:r>
      <w:r>
        <w:t xml:space="preserve"> </w:t>
      </w:r>
      <w:r w:rsidRPr="00524172">
        <w:t>Rainfall is seasonal with approximately 80% of rain falling from June-November</w:t>
      </w:r>
      <w:r w:rsidR="00084A01">
        <w:t xml:space="preserve"> </w:t>
      </w:r>
      <w:r w:rsidR="00A65AEE">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Sklar et 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rainage of the Everglades altered the hydrologic conditions by increasing water depths in some areas but decreasing depths in others.</w:t>
      </w:r>
      <w:r>
        <w:t xml:space="preserve"> </w:t>
      </w:r>
      <w:r w:rsidRPr="00524172">
        <w:t>Within the Everglades, the ridge-slough landscape originally 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xml:space="preserve">, but </w:t>
      </w:r>
      <w:r w:rsidRPr="00524172">
        <w:lastRenderedPageBreak/>
        <w:t>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t>In the ridge-slough landscape, ridges and sloughs differ slightly by elevation (~10-15 cm)</w:t>
      </w:r>
      <w:r w:rsidR="00702E51">
        <w:t xml:space="preserve"> </w:t>
      </w:r>
      <w:r>
        <w:t>which produces</w:t>
      </w:r>
      <w:r w:rsidRPr="00524172">
        <w:t xml:space="preserve"> habitat/vegetation </w:t>
      </w:r>
      <w:r>
        <w:t>patterning</w:t>
      </w:r>
      <w:r w:rsidRPr="00524172">
        <w:t>.</w:t>
      </w:r>
      <w:r>
        <w:t xml:space="preserve"> T</w:t>
      </w:r>
      <w:r w:rsidRPr="00524172">
        <w:t xml:space="preserve">he lowest elevation slough habitats dry to sediment surfaces every 3-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r w:rsidRPr="00524172">
        <w:rPr>
          <w:i/>
          <w:iCs/>
        </w:rPr>
        <w:t>Cladium jamaicense</w:t>
      </w:r>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Zweig and Kitchens 2008)</w:t>
      </w:r>
      <w:r w:rsidR="00D94B9B">
        <w:fldChar w:fldCharType="end"/>
      </w:r>
      <w:r w:rsidRPr="00524172">
        <w:t>. Ongoing hydro-restoration of the Everglades ecosystem aims to restore hydro-patterns to improve conditions for wildlife</w:t>
      </w:r>
      <w:r>
        <w:t xml:space="preserve"> and natural communities</w:t>
      </w:r>
      <w:r w:rsidRPr="00524172">
        <w:t>.</w:t>
      </w:r>
    </w:p>
    <w:p w14:paraId="3E2873DC" w14:textId="275C63EB" w:rsidR="00673700" w:rsidRDefault="00673700" w:rsidP="00537D98">
      <w:pPr>
        <w:pStyle w:val="NATESTYLE1CommonCollege"/>
        <w:ind w:firstLine="720"/>
        <w:jc w:val="both"/>
      </w:pPr>
      <w:r>
        <w:rPr>
          <w:rStyle w:val="normaltextrun"/>
          <w:color w:val="000000"/>
          <w:shd w:val="clear" w:color="auto" w:fill="FFFFFF"/>
        </w:rPr>
        <w:t>The FAS is the largest native gastropod in freshwaters of North America, inhabits shallow lakes and wetlands, and currently occurs at low adult densities (&lt;&l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6D0D27">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0","journalAbbreviation":"Diversity","language":"en","page":"183","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Snails grow from 3-4 mm shell length (SL) at hatching to &gt; 40 mm SL as large 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r w:rsidR="00A77DE6" w:rsidRPr="008D75C3">
        <w:rPr>
          <w:rStyle w:val="normaltextrun"/>
          <w:i/>
          <w:iCs/>
          <w:color w:val="000000"/>
          <w:shd w:val="clear" w:color="auto" w:fill="FFFFFF"/>
        </w:rPr>
        <w:t>Rostrhamus sociabilis</w:t>
      </w:r>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 xml:space="preserve">, so improving the conditions for FAS populations is imperative. </w:t>
      </w:r>
      <w:r>
        <w:t>As small juveniles (</w:t>
      </w:r>
      <w:r w:rsidRPr="00524172">
        <w:t xml:space="preserve">&lt; </w:t>
      </w:r>
      <w:r>
        <w:t>1</w:t>
      </w:r>
      <w:r w:rsidR="009D4582">
        <w:t>0</w:t>
      </w:r>
      <w:r w:rsidRPr="00524172">
        <w:t xml:space="preserve"> mm</w:t>
      </w:r>
      <w:r>
        <w:t xml:space="preserve"> SL)</w:t>
      </w:r>
      <w:r w:rsidRPr="00524172">
        <w:t xml:space="preserve"> </w:t>
      </w:r>
      <w:r>
        <w:t>FAS</w:t>
      </w:r>
      <w:r w:rsidRPr="00524172">
        <w:t xml:space="preserve"> are prey</w:t>
      </w:r>
      <w:r>
        <w:t xml:space="preserve"> for</w:t>
      </w:r>
      <w:r w:rsidRPr="00524172">
        <w:t xml:space="preserve"> crayfish</w:t>
      </w:r>
      <w:r>
        <w:t xml:space="preserve"> (</w:t>
      </w:r>
      <w:r w:rsidRPr="00D601BB">
        <w:rPr>
          <w:i/>
          <w:iCs/>
        </w:rPr>
        <w:t xml:space="preserve">Procambarus </w:t>
      </w:r>
      <w:r w:rsidRPr="00D601BB">
        <w:t>spp</w:t>
      </w:r>
      <w:r w:rsidRPr="00524172">
        <w:t xml:space="preserve">, </w:t>
      </w:r>
      <w:r>
        <w:t>s</w:t>
      </w:r>
      <w:r w:rsidRPr="00524172">
        <w:t>unfish</w:t>
      </w:r>
      <w:r>
        <w:t xml:space="preserve"> </w:t>
      </w:r>
      <w:r>
        <w:rPr>
          <w:iCs/>
        </w:rPr>
        <w:t xml:space="preserve"> non-native</w:t>
      </w:r>
      <w:r w:rsidRPr="00524172">
        <w:t xml:space="preserve"> </w:t>
      </w:r>
      <w:r>
        <w:t>c</w:t>
      </w:r>
      <w:r w:rsidRPr="00524172">
        <w:t>ichlid</w:t>
      </w:r>
      <w:r>
        <w:t>s</w:t>
      </w:r>
      <w:r w:rsidRPr="00524172">
        <w:t xml:space="preserve">, </w:t>
      </w:r>
      <w:r>
        <w:t>large killifishes (</w:t>
      </w:r>
      <w:r w:rsidRPr="0085088C">
        <w:rPr>
          <w:i/>
          <w:iCs/>
        </w:rPr>
        <w:t>Fundulus seminolis</w:t>
      </w:r>
      <w:r>
        <w:t>), g</w:t>
      </w:r>
      <w:r w:rsidRPr="00524172">
        <w:t xml:space="preserve">reater </w:t>
      </w:r>
      <w:r>
        <w:t>s</w:t>
      </w:r>
      <w:r w:rsidRPr="00524172">
        <w:t>iren</w:t>
      </w:r>
      <w:r w:rsidR="0085088C">
        <w:t xml:space="preserve"> (</w:t>
      </w:r>
      <w:r w:rsidR="0085088C" w:rsidRPr="0085088C">
        <w:rPr>
          <w:i/>
          <w:iCs/>
        </w:rPr>
        <w:t>Siren lacertina</w:t>
      </w:r>
      <w:r w:rsidR="0085088C">
        <w:t>)</w:t>
      </w:r>
      <w:r w:rsidRPr="00524172">
        <w:t xml:space="preserve">, and </w:t>
      </w:r>
      <w:r>
        <w:t>t</w:t>
      </w:r>
      <w:r w:rsidRPr="00524172">
        <w:t>urtles</w:t>
      </w:r>
      <w:r w:rsidR="0085088C">
        <w:t xml:space="preserve"> (e.g., </w:t>
      </w:r>
      <w:r w:rsidR="0085088C" w:rsidRPr="0085088C">
        <w:rPr>
          <w:i/>
          <w:iCs/>
        </w:rPr>
        <w:t>Kinosternon bauri</w:t>
      </w:r>
      <w:r w:rsidR="00052DC3">
        <w:t>;</w:t>
      </w:r>
      <w:r w:rsidR="0085088C">
        <w:t xml:space="preserve"> </w:t>
      </w:r>
      <w:r w:rsidR="001C703C">
        <w:fldChar w:fldCharType="begin"/>
      </w:r>
      <w:r w:rsidR="00944A44">
        <w:instrText xml:space="preserve"> ADDIN ZOTERO_ITEM CSL_CITATION {"citationID":"DOznOa0Z","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w:t>
      </w:r>
      <w:r w:rsidR="0085088C">
        <w:t xml:space="preserve"> </w:t>
      </w:r>
      <w:r w:rsidRPr="00524172">
        <w:t xml:space="preserve"> </w:t>
      </w:r>
      <w:r>
        <w:t>Another known gastropod predator, g</w:t>
      </w:r>
      <w:r w:rsidRPr="00524172">
        <w:t>iant water bugs (Belostomatidae)</w:t>
      </w:r>
      <w:r>
        <w:t>,</w:t>
      </w:r>
      <w:r w:rsidRPr="00524172">
        <w:t xml:space="preserve"> </w:t>
      </w:r>
      <w:r>
        <w:t>m</w:t>
      </w:r>
      <w:r w:rsidRPr="00524172">
        <w:t xml:space="preserve">ay </w:t>
      </w:r>
      <w:r>
        <w:t xml:space="preserve">also depredate juvenile FAS </w:t>
      </w:r>
      <w:r w:rsidRPr="00524172">
        <w:t xml:space="preserve">but </w:t>
      </w:r>
      <w:r w:rsidR="00FE0EAB" w:rsidRPr="00524172">
        <w:t>has</w:t>
      </w:r>
      <w:r w:rsidRPr="00524172">
        <w:t xml:space="preserve"> not been investigated</w:t>
      </w:r>
      <w:r w:rsidR="007E145D">
        <w:t xml:space="preserve"> </w:t>
      </w:r>
      <w:r w:rsidR="00252BCC">
        <w:fldChar w:fldCharType="begin"/>
      </w:r>
      <w:r w:rsidR="00252BCC">
        <w:instrText xml:space="preserve"> ADDIN ZOTERO_ITEM CSL_CITATION {"citationID":"yOZCPZzG","properties":{"formattedCitation":"(Kesler and Munns, 1989)","plainCitation":"(Kesler and Munns, 1989)","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252BCC">
        <w:fldChar w:fldCharType="separate"/>
      </w:r>
      <w:r w:rsidR="00252BCC" w:rsidRPr="00252BCC">
        <w:t>(Kesler and Munns, 1989)</w:t>
      </w:r>
      <w:r w:rsidR="00252BCC">
        <w:fldChar w:fldCharType="end"/>
      </w:r>
      <w:r w:rsidRPr="00524172">
        <w:t xml:space="preserve">. </w:t>
      </w:r>
      <w:r>
        <w:t xml:space="preserve">Juvenile FAS </w:t>
      </w:r>
      <w:r w:rsidR="009D4582">
        <w:t>outgrow</w:t>
      </w:r>
      <w:r>
        <w:t xml:space="preserve"> most common fish and invertebrate predators once they grow to shell lengths of ~10-11 mm</w:t>
      </w:r>
      <w:r w:rsidR="00E026D2">
        <w:t xml:space="preserve"> </w:t>
      </w:r>
      <w:r w:rsidR="00E026D2">
        <w:fldChar w:fldCharType="begin"/>
      </w:r>
      <w:r w:rsidR="00944A44">
        <w:instrText xml:space="preserve"> ADDIN ZOTERO_ITEM CSL_CITATION {"citationID":"Jyy4Fty2","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 Supplemental</w:t>
      </w:r>
      <w:r w:rsidR="00830ACF" w:rsidRPr="00830ACF">
        <w:t>)</w:t>
      </w:r>
      <w:r w:rsidR="00E026D2">
        <w:fldChar w:fldCharType="end"/>
      </w:r>
      <w:r>
        <w:t xml:space="preserve">. </w:t>
      </w:r>
      <w:bookmarkStart w:id="1" w:name="_Hlk98946915"/>
      <w:bookmarkStart w:id="2" w:name="_Toc92806946"/>
      <w:bookmarkEnd w:id="0"/>
    </w:p>
    <w:p w14:paraId="30F18F9F" w14:textId="77777777" w:rsidR="00673700" w:rsidRDefault="00673700" w:rsidP="00DA1243">
      <w:pPr>
        <w:pStyle w:val="Heading2"/>
      </w:pPr>
      <w:r w:rsidRPr="00524172">
        <w:lastRenderedPageBreak/>
        <w:t>Zero</w:t>
      </w:r>
      <w:r>
        <w:t>-</w:t>
      </w:r>
      <w:r w:rsidRPr="00524172">
        <w:t xml:space="preserve">Population Growth </w:t>
      </w:r>
      <w:r w:rsidRPr="000B3146">
        <w:t>Isocline</w:t>
      </w:r>
    </w:p>
    <w:p w14:paraId="3E1F924A" w14:textId="066332B9" w:rsidR="00673700" w:rsidRPr="000B3146" w:rsidRDefault="00673700" w:rsidP="00DA1243">
      <w:pPr>
        <w:pStyle w:val="NATESTYLE1CommonCollege"/>
        <w:ind w:firstLine="720"/>
        <w:jc w:val="both"/>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population growth isoclines from theoretical combinations of two parameters, juvenile growth and survival (FAS &lt; 10 mm SL) holding all other variables stable (more details in Supplemental).  </w:t>
      </w:r>
      <w:r w:rsidRPr="000B3146">
        <w:rPr>
          <w:rStyle w:val="CommentReference"/>
          <w:sz w:val="24"/>
          <w:szCs w:val="24"/>
        </w:rPr>
        <w:t>The model was coded in R using the original parameters although a few parameters were changed to reflect recent changes in understanding of FAS life history</w:t>
      </w:r>
      <w:r w:rsidR="00AB01FE">
        <w:rPr>
          <w:rStyle w:val="CommentReference"/>
          <w:sz w:val="24"/>
          <w:szCs w:val="24"/>
        </w:rPr>
        <w:t xml:space="preserve"> (Table</w:t>
      </w:r>
      <w:r w:rsidR="00352109">
        <w:rPr>
          <w:rStyle w:val="CommentReference"/>
          <w:sz w:val="24"/>
          <w:szCs w:val="24"/>
        </w:rPr>
        <w:t xml:space="preserve"> S1, </w:t>
      </w:r>
      <w:r w:rsidR="00352109">
        <w:rPr>
          <w:rStyle w:val="CommentReference"/>
          <w:sz w:val="24"/>
          <w:szCs w:val="24"/>
        </w:rPr>
        <w:fldChar w:fldCharType="begin"/>
      </w:r>
      <w:r w:rsidR="00252BCC">
        <w:rPr>
          <w:rStyle w:val="CommentReference"/>
          <w:sz w:val="24"/>
          <w:szCs w:val="24"/>
        </w:rPr>
        <w:instrText xml:space="preserve"> ADDIN ZOTERO_ITEM CSL_CITATION {"citationID":"YguuTOkY","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352109">
        <w:rPr>
          <w:rStyle w:val="CommentReference"/>
          <w:sz w:val="24"/>
          <w:szCs w:val="24"/>
        </w:rPr>
        <w:fldChar w:fldCharType="separate"/>
      </w:r>
      <w:r w:rsidR="00352109" w:rsidRPr="00352109">
        <w:t>Darby et al. 2015)</w:t>
      </w:r>
      <w:r w:rsidR="00352109">
        <w:rPr>
          <w:rStyle w:val="CommentReference"/>
          <w:sz w:val="24"/>
          <w:szCs w:val="24"/>
        </w:rPr>
        <w:fldChar w:fldCharType="end"/>
      </w:r>
      <w:r w:rsidRPr="000B3146">
        <w:rPr>
          <w:rStyle w:val="CommentReference"/>
          <w:sz w:val="24"/>
          <w:szCs w:val="24"/>
        </w:rPr>
        <w:t>.  Isoclines were constructed</w:t>
      </w:r>
      <w:r w:rsidR="002703BC">
        <w:rPr>
          <w:rStyle w:val="CommentReference"/>
          <w:sz w:val="24"/>
          <w:szCs w:val="24"/>
        </w:rPr>
        <w:t xml:space="preserve"> from combinatorial simulations of</w:t>
      </w:r>
      <w:r w:rsidR="0090505A">
        <w:rPr>
          <w:rStyle w:val="CommentReference"/>
          <w:sz w:val="24"/>
          <w:szCs w:val="24"/>
        </w:rPr>
        <w:t xml:space="preserve"> the parameters for FAS survival &lt; 10 mm SL  and juvenile grow</w:t>
      </w:r>
      <w:r w:rsidR="00C03E96">
        <w:rPr>
          <w:rStyle w:val="CommentReference"/>
          <w:sz w:val="24"/>
          <w:szCs w:val="24"/>
        </w:rPr>
        <w:t>th under</w:t>
      </w:r>
      <w:r w:rsidRPr="000B3146">
        <w:rPr>
          <w:rStyle w:val="CommentReference"/>
          <w:sz w:val="24"/>
          <w:szCs w:val="24"/>
        </w:rPr>
        <w:t xml:space="preserve"> two reproductive conditions which were represented by different </w:t>
      </w:r>
      <w:r w:rsidRPr="000B3146">
        <w:t>hydrologic condition</w:t>
      </w:r>
      <w:r w:rsidR="00DE646E">
        <w:t>s</w:t>
      </w:r>
      <w:r w:rsidRPr="000B3146">
        <w:t xml:space="preserve"> (“Good Reproduction” or “Poor Reproduction” below; Figure 2). </w:t>
      </w:r>
      <w:r w:rsidR="0049552F">
        <w:t>Each simulation had one combination of the parameters</w:t>
      </w:r>
      <w:r w:rsidR="00EA135A">
        <w:t xml:space="preserve"> for which population growth rate</w:t>
      </w:r>
      <w:r w:rsidR="00556ACB">
        <w:t xml:space="preserve"> </w:t>
      </w:r>
      <w:r w:rsidR="00173AF2">
        <w:t>(r)</w:t>
      </w:r>
      <w:r w:rsidR="00EA135A">
        <w:t xml:space="preserve"> </w:t>
      </w:r>
      <w:r w:rsidR="00556ACB">
        <w:t>measured after</w:t>
      </w:r>
      <w:r w:rsidR="0049552F">
        <w:t xml:space="preserve"> a stable size distribution was achieved</w:t>
      </w:r>
      <w:r w:rsidR="00556ACB">
        <w:t>. The combinations for which population g</w:t>
      </w:r>
      <w:r w:rsidR="00173AF2">
        <w:t>rowth was constant (r = 0) were identified and plotted</w:t>
      </w:r>
      <w:r w:rsidR="00CB6C57">
        <w:t xml:space="preserve"> as an isocline. </w:t>
      </w:r>
      <w:r w:rsidR="00914E2B">
        <w:t xml:space="preserve"> </w:t>
      </w:r>
    </w:p>
    <w:p w14:paraId="5C3BFE51" w14:textId="110246D1" w:rsidR="00673700" w:rsidRDefault="00673700" w:rsidP="00DA1243">
      <w:pPr>
        <w:pStyle w:val="NATESTYLE1CommonCollege"/>
        <w:ind w:firstLine="720"/>
        <w:jc w:val="both"/>
      </w:pPr>
      <w:r w:rsidRPr="000B3146">
        <w:t>The isoclines graphically represent theoretical combinations of the two parameters that stop growth of the population (λ = 1).  Under the assumption of invariant growth and survival rates the isoclines are boundary conditions between a growing or a declining population.  Because the juvenile FAS densities are so low and yet can survive and grow at high densities in predator 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Barrus et al. 2023)</w:t>
      </w:r>
      <w:r w:rsidR="008F6D3E">
        <w:fldChar w:fldCharType="end"/>
      </w:r>
      <w:r w:rsidRPr="000B3146">
        <w:t xml:space="preserve"> we considered traditional density dependence in the parameters to be irrelevant to our model evaluations which were simply trying to identify parameters that would produce an increasing or decreasing population year over year.</w:t>
      </w:r>
    </w:p>
    <w:p w14:paraId="65F8A111" w14:textId="69F1AD98" w:rsidR="00F777B8" w:rsidRPr="00F777B8" w:rsidRDefault="00700FBD" w:rsidP="00F777B8">
      <w:pPr>
        <w:pStyle w:val="NATESTYLE1CommonCollege"/>
        <w:ind w:firstLine="720"/>
        <w:jc w:val="both"/>
        <w:rPr>
          <w:rStyle w:val="CommentReference"/>
          <w:rFonts w:eastAsiaTheme="minorEastAsia"/>
          <w:sz w:val="24"/>
          <w:szCs w:val="24"/>
        </w:rPr>
      </w:pPr>
      <w:r>
        <w:t xml:space="preserve">Once the isocline was built, we could then measure survival and growth parameters in the field and plot the results on the isocline state space. </w:t>
      </w:r>
      <w:r w:rsidR="00656EE7">
        <w:t>Using in situ experimental techniques (detailed further below</w:t>
      </w:r>
      <w:r w:rsidR="00D72C7E">
        <w:t xml:space="preserve"> and in Appendix S2</w:t>
      </w:r>
      <w:r w:rsidR="00656EE7">
        <w:t>)</w:t>
      </w:r>
      <w:r w:rsidR="00985930">
        <w:t xml:space="preserve"> w</w:t>
      </w:r>
      <w:r w:rsidR="00F777B8">
        <w:t>e calculated survival</w:t>
      </w:r>
      <w:r w:rsidR="00985930">
        <w:t xml:space="preserve"> and growth parameters</w:t>
      </w:r>
      <w:r w:rsidR="00F777B8">
        <w:t xml:space="preserve"> </w:t>
      </w:r>
      <w:r w:rsidR="00985930">
        <w:t>as well as their</w:t>
      </w:r>
      <w:r w:rsidR="00F777B8">
        <w:t xml:space="preserve"> 95% confidence intervals</w:t>
      </w:r>
      <w:r w:rsidR="00985930">
        <w:t>.</w:t>
      </w:r>
      <w:r w:rsidR="00F777B8">
        <w:t xml:space="preserve"> </w:t>
      </w:r>
      <w:r w:rsidR="00F777B8">
        <w:rPr>
          <w:rFonts w:eastAsiaTheme="minorEastAsia"/>
        </w:rPr>
        <w:t xml:space="preserve">We then plotted on the isocline state space the combination of survival </w:t>
      </w:r>
      <w:r w:rsidR="00F777B8">
        <w:rPr>
          <w:rFonts w:eastAsiaTheme="minorEastAsia"/>
        </w:rPr>
        <w:lastRenderedPageBreak/>
        <w:t>and growth for each season and location. The nature of the model made it impossible to change growth rates seasonally, thus the predictions from isocline plot assume that these season-dependent and growth dependent parameters are experienced throughout the year.  The season-dependent predictions then are an estimate of snail recruitment assuming the rates measured each season.  To combine the seasonal parameters for any one population</w:t>
      </w:r>
      <w:r w:rsidR="00F56C44">
        <w:rPr>
          <w:rFonts w:eastAsiaTheme="minorEastAsia"/>
        </w:rPr>
        <w:t>,</w:t>
      </w:r>
      <w:r w:rsidR="00F777B8">
        <w:rPr>
          <w:rFonts w:eastAsiaTheme="minorEastAsia"/>
        </w:rPr>
        <w:t xml:space="preserve"> we calculated weighted averages of the seasonal parameters to combine the estimates into a single growth and survival estimate for the year. Because ~70% of reproduction (hatchling production) occurs in the dry season and ~30% occurs in the wet season </w:t>
      </w:r>
      <w:r w:rsidR="00F777B8">
        <w:rPr>
          <w:rFonts w:eastAsiaTheme="minorEastAsia"/>
        </w:rPr>
        <w:fldChar w:fldCharType="begin"/>
      </w:r>
      <w:r w:rsidR="00F777B8">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F777B8">
        <w:rPr>
          <w:rFonts w:eastAsiaTheme="minorEastAsia"/>
        </w:rPr>
        <w:fldChar w:fldCharType="separate"/>
      </w:r>
      <w:r w:rsidR="00F777B8" w:rsidRPr="005861DC">
        <w:t>(Darby et al. 2015, Barrus et al. 2023)</w:t>
      </w:r>
      <w:r w:rsidR="00F777B8">
        <w:rPr>
          <w:rFonts w:eastAsiaTheme="minorEastAsia"/>
        </w:rPr>
        <w:fldChar w:fldCharType="end"/>
      </w:r>
      <w:r w:rsidR="00F777B8">
        <w:rPr>
          <w:rFonts w:eastAsiaTheme="minorEastAsia"/>
        </w:rPr>
        <w:t xml:space="preserve"> the dry season parameters were weighted proportionately more heavily. </w:t>
      </w:r>
    </w:p>
    <w:p w14:paraId="049856AD" w14:textId="77777777" w:rsidR="00673700" w:rsidRPr="000B3146" w:rsidRDefault="00673700" w:rsidP="00DA1243">
      <w:pPr>
        <w:pStyle w:val="Heading2"/>
      </w:pPr>
      <w:r w:rsidRPr="000B3146">
        <w:rPr>
          <w:rStyle w:val="CommentReference"/>
          <w:iCs/>
          <w:sz w:val="24"/>
          <w:szCs w:val="24"/>
        </w:rPr>
        <w:t>Survival and Growth in the field</w:t>
      </w:r>
    </w:p>
    <w:p w14:paraId="58F4D072" w14:textId="3AB477E6" w:rsidR="00673700" w:rsidRDefault="00673700" w:rsidP="00164938">
      <w:pPr>
        <w:ind w:firstLine="720"/>
        <w:jc w:val="both"/>
        <w:rPr>
          <w:rStyle w:val="CommentReference"/>
          <w:sz w:val="24"/>
          <w:szCs w:val="24"/>
        </w:rPr>
      </w:pPr>
      <w:r w:rsidRPr="000B3146">
        <w:rPr>
          <w:rStyle w:val="CommentReference"/>
          <w:sz w:val="24"/>
          <w:szCs w:val="24"/>
        </w:rPr>
        <w:t xml:space="preserve">Our measures of survival and growth were made in two locations within the Everglades ecosystem.  The Loxahatchee Impoundment Landscape Assessment (LILA) wetlands and two sites in the western portion of Water Conservation Area 3A (WCA3A; Figure 1) in Florida, USA. LILA consists of four 8 ha impounded wetlands with ridge and slough elevation features and hydro-patterns that mimic the wetlands of the Everglades (Figure 1B). Both wetlands have seasonally varying water levels but the water levels in LILA are under partial control by pumps and culverts to perform landscape-scale hydrologic experiments (see Supplemental). We worked in two wetlands impoundments that had hydrologic conditions deemed </w:t>
      </w:r>
      <w:r w:rsidR="00702108">
        <w:rPr>
          <w:rStyle w:val="CommentReference"/>
          <w:sz w:val="24"/>
          <w:szCs w:val="24"/>
        </w:rPr>
        <w:t>good</w:t>
      </w:r>
      <w:r w:rsidRPr="000B3146">
        <w:rPr>
          <w:rStyle w:val="CommentReference"/>
          <w:sz w:val="24"/>
          <w:szCs w:val="24"/>
        </w:rPr>
        <w:t xml:space="preserve"> for FAS reproduction</w:t>
      </w:r>
      <w:r w:rsidR="004700BC">
        <w:rPr>
          <w:rStyle w:val="CommentReference"/>
          <w:sz w:val="24"/>
          <w:szCs w:val="24"/>
        </w:rPr>
        <w:t xml:space="preserve"> </w:t>
      </w:r>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Pr="000B3146">
        <w:rPr>
          <w:rStyle w:val="CommentReference"/>
          <w:sz w:val="24"/>
          <w:szCs w:val="24"/>
        </w:rPr>
        <w:t>.  We also measured parameters at two sites near the western boundary of WCA3A near Big Cypress National Park (Figure 1;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Pr="000B3146">
        <w:rPr>
          <w:rStyle w:val="CommentReference"/>
          <w:sz w:val="24"/>
          <w:szCs w:val="24"/>
        </w:rPr>
        <w:t xml:space="preserve"> . The sites were chosen because they were near locations of higher FAS densities in the recent past; sites that also supported Snail Kite nesting</w:t>
      </w:r>
      <w:r w:rsidR="008A7F6D">
        <w:rPr>
          <w:rStyle w:val="CommentReference"/>
          <w:sz w:val="24"/>
          <w:szCs w:val="24"/>
        </w:rPr>
        <w:t xml:space="preserve"> </w:t>
      </w:r>
      <w:r w:rsidR="00CC7761">
        <w:rPr>
          <w:rStyle w:val="CommentReference"/>
          <w:sz w:val="24"/>
          <w:szCs w:val="24"/>
        </w:rPr>
        <w:fldChar w:fldCharType="begin"/>
      </w:r>
      <w:r w:rsidR="00CC7761">
        <w:rPr>
          <w:rStyle w:val="CommentReference"/>
          <w:sz w:val="24"/>
          <w:szCs w:val="24"/>
        </w:rPr>
        <w:instrText xml:space="preserve"> ADDIN ZOTERO_ITEM CSL_CITATION {"citationID":"I0GUWD3o","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CC7761">
        <w:rPr>
          <w:rStyle w:val="CommentReference"/>
          <w:sz w:val="24"/>
          <w:szCs w:val="24"/>
        </w:rPr>
        <w:fldChar w:fldCharType="separate"/>
      </w:r>
      <w:r w:rsidR="00CC7761" w:rsidRPr="00CC7761">
        <w:rPr>
          <w:rFonts w:cs="Times New Roman"/>
        </w:rPr>
        <w:t>(Cattau et al. 2016)</w:t>
      </w:r>
      <w:r w:rsidR="00CC7761">
        <w:rPr>
          <w:rStyle w:val="CommentReference"/>
          <w:sz w:val="24"/>
          <w:szCs w:val="24"/>
        </w:rPr>
        <w:fldChar w:fldCharType="end"/>
      </w:r>
      <w:r w:rsidR="00BD6469" w:rsidRPr="000B3146">
        <w:rPr>
          <w:rStyle w:val="CommentReference"/>
          <w:sz w:val="24"/>
          <w:szCs w:val="24"/>
        </w:rPr>
        <w:t>.</w:t>
      </w:r>
    </w:p>
    <w:p w14:paraId="77AC2BBB" w14:textId="4AA9B044" w:rsidR="007A7EA5" w:rsidRDefault="00835CA9" w:rsidP="00164938">
      <w:pPr>
        <w:ind w:firstLine="720"/>
        <w:jc w:val="both"/>
        <w:rPr>
          <w:rStyle w:val="CommentReference"/>
          <w:sz w:val="24"/>
          <w:szCs w:val="24"/>
        </w:rPr>
      </w:pPr>
      <w:r>
        <w:rPr>
          <w:rStyle w:val="CommentReference"/>
          <w:sz w:val="24"/>
          <w:szCs w:val="24"/>
        </w:rPr>
        <w:lastRenderedPageBreak/>
        <w:t>To measure survival</w:t>
      </w:r>
      <w:r w:rsidR="009C12EF">
        <w:rPr>
          <w:rStyle w:val="CommentReference"/>
          <w:sz w:val="24"/>
          <w:szCs w:val="24"/>
        </w:rPr>
        <w:t>,</w:t>
      </w:r>
      <w:r w:rsidR="00A53C19">
        <w:rPr>
          <w:rStyle w:val="CommentReference"/>
          <w:sz w:val="24"/>
          <w:szCs w:val="24"/>
        </w:rPr>
        <w:t xml:space="preserve"> </w:t>
      </w:r>
      <w:r>
        <w:rPr>
          <w:rStyle w:val="CommentReference"/>
          <w:sz w:val="24"/>
          <w:szCs w:val="24"/>
        </w:rPr>
        <w:t>we</w:t>
      </w:r>
      <w:r w:rsidR="00DB40F6">
        <w:rPr>
          <w:rStyle w:val="CommentReference"/>
          <w:sz w:val="24"/>
          <w:szCs w:val="24"/>
        </w:rPr>
        <w:t xml:space="preserve"> used</w:t>
      </w:r>
      <w:r>
        <w:rPr>
          <w:rStyle w:val="CommentReference"/>
          <w:sz w:val="24"/>
          <w:szCs w:val="24"/>
        </w:rPr>
        <w:t xml:space="preserve"> tether</w:t>
      </w:r>
      <w:r w:rsidR="00DB40F6">
        <w:rPr>
          <w:rStyle w:val="CommentReference"/>
          <w:sz w:val="24"/>
          <w:szCs w:val="24"/>
        </w:rPr>
        <w:t>ing</w:t>
      </w:r>
      <w:r w:rsidR="009C12EF">
        <w:rPr>
          <w:rStyle w:val="CommentReference"/>
          <w:sz w:val="24"/>
          <w:szCs w:val="24"/>
        </w:rPr>
        <w:t xml:space="preserve"> </w:t>
      </w:r>
      <w:r w:rsidR="00333865">
        <w:rPr>
          <w:rStyle w:val="CommentReference"/>
          <w:sz w:val="24"/>
          <w:szCs w:val="24"/>
        </w:rPr>
        <w:t xml:space="preserve">because traditional mark-recapture and cohort </w:t>
      </w:r>
      <w:r w:rsidR="00DB40F6">
        <w:rPr>
          <w:rStyle w:val="CommentReference"/>
          <w:sz w:val="24"/>
          <w:szCs w:val="24"/>
        </w:rPr>
        <w:t>tracking techniques are extremely difficult for the small, hard-to-sample juvenile FAS.</w:t>
      </w:r>
      <w:r w:rsidR="00257AE7">
        <w:rPr>
          <w:rStyle w:val="CommentReference"/>
          <w:sz w:val="24"/>
          <w:szCs w:val="24"/>
        </w:rPr>
        <w:t xml:space="preserve">  We tethered snails by attaching monofilament to the apex of the shell using super glue, then attaching the other end of the </w:t>
      </w:r>
      <w:r w:rsidR="009C12EF">
        <w:rPr>
          <w:rStyle w:val="CommentReference"/>
          <w:sz w:val="24"/>
          <w:szCs w:val="24"/>
        </w:rPr>
        <w:t>monofilament to the PVC poles within the wetland</w:t>
      </w:r>
      <w:r w:rsidR="00D11E44">
        <w:rPr>
          <w:rStyle w:val="CommentReference"/>
          <w:sz w:val="24"/>
          <w:szCs w:val="24"/>
        </w:rPr>
        <w:t xml:space="preserve"> (Appendix S2)</w:t>
      </w:r>
      <w:r w:rsidR="009C12EF">
        <w:rPr>
          <w:rStyle w:val="CommentReference"/>
          <w:sz w:val="24"/>
          <w:szCs w:val="24"/>
        </w:rPr>
        <w:t xml:space="preserve">. Tethered snails were placed on </w:t>
      </w:r>
      <w:r w:rsidR="00D11E44">
        <w:rPr>
          <w:rStyle w:val="CommentReference"/>
          <w:sz w:val="24"/>
          <w:szCs w:val="24"/>
        </w:rPr>
        <w:t xml:space="preserve">transects in the wetlands ~2 m apart and checked daily. Surviving snails were moved to increase independence between nights while depredated snails were replaced. </w:t>
      </w:r>
      <w:r w:rsidR="00E42C41">
        <w:rPr>
          <w:rStyle w:val="CommentReference"/>
          <w:sz w:val="24"/>
          <w:szCs w:val="24"/>
        </w:rPr>
        <w:t>Although in LILA we tethered snails of all sizes to</w:t>
      </w:r>
      <w:r w:rsidR="00632065">
        <w:rPr>
          <w:rStyle w:val="CommentReference"/>
          <w:sz w:val="24"/>
          <w:szCs w:val="24"/>
        </w:rPr>
        <w:t xml:space="preserve"> test for size-</w:t>
      </w:r>
      <w:r w:rsidR="003D0FF2">
        <w:rPr>
          <w:rStyle w:val="CommentReference"/>
          <w:sz w:val="24"/>
          <w:szCs w:val="24"/>
        </w:rPr>
        <w:t>dependent</w:t>
      </w:r>
      <w:r w:rsidR="00E42C41">
        <w:rPr>
          <w:rStyle w:val="CommentReference"/>
          <w:sz w:val="24"/>
          <w:szCs w:val="24"/>
        </w:rPr>
        <w:t>, h</w:t>
      </w:r>
      <w:r w:rsidR="00D11E44">
        <w:rPr>
          <w:rStyle w:val="CommentReference"/>
          <w:sz w:val="24"/>
          <w:szCs w:val="24"/>
        </w:rPr>
        <w:t>ere we focus on the survival of snails &lt;</w:t>
      </w:r>
      <w:r w:rsidR="00DB40F6">
        <w:rPr>
          <w:rStyle w:val="CommentReference"/>
          <w:sz w:val="24"/>
          <w:szCs w:val="24"/>
        </w:rPr>
        <w:t xml:space="preserve"> </w:t>
      </w:r>
      <w:r w:rsidR="00D11E44">
        <w:rPr>
          <w:rStyle w:val="CommentReference"/>
          <w:sz w:val="24"/>
          <w:szCs w:val="24"/>
        </w:rPr>
        <w:t xml:space="preserve">10 mm SL because this related to the isocline and was what </w:t>
      </w:r>
      <w:r w:rsidR="00E42C41">
        <w:rPr>
          <w:rStyle w:val="CommentReference"/>
          <w:sz w:val="24"/>
          <w:szCs w:val="24"/>
        </w:rPr>
        <w:t>varied the most seasonally (Appendix S2).  We only tethered snails &lt; 10 mm SL in the WCA3A.</w:t>
      </w:r>
      <w:r w:rsidR="00620964">
        <w:rPr>
          <w:rStyle w:val="CommentReference"/>
          <w:sz w:val="24"/>
          <w:szCs w:val="24"/>
        </w:rPr>
        <w:t xml:space="preserve"> Further details of the tethering experiment can be found in Appendix S2.</w:t>
      </w:r>
      <w:r w:rsidR="00E42C41">
        <w:rPr>
          <w:rStyle w:val="CommentReference"/>
          <w:sz w:val="24"/>
          <w:szCs w:val="24"/>
        </w:rPr>
        <w:t xml:space="preserve"> </w:t>
      </w:r>
      <w:r w:rsidR="00EE0808">
        <w:rPr>
          <w:rStyle w:val="CommentReference"/>
          <w:sz w:val="24"/>
          <w:szCs w:val="24"/>
        </w:rPr>
        <w:t>Here we</w:t>
      </w:r>
      <w:r w:rsidR="008864C4">
        <w:rPr>
          <w:rStyle w:val="CommentReference"/>
          <w:sz w:val="24"/>
          <w:szCs w:val="24"/>
        </w:rPr>
        <w:t xml:space="preserve"> also</w:t>
      </w:r>
      <w:r w:rsidR="00EE0808">
        <w:rPr>
          <w:rStyle w:val="CommentReference"/>
          <w:sz w:val="24"/>
          <w:szCs w:val="24"/>
        </w:rPr>
        <w:t xml:space="preserve"> focus on relating survival to the isocline, but w</w:t>
      </w:r>
      <w:r w:rsidR="00EF375F">
        <w:rPr>
          <w:rStyle w:val="CommentReference"/>
          <w:sz w:val="24"/>
          <w:szCs w:val="24"/>
        </w:rPr>
        <w:t xml:space="preserve">e observed tethering artefacts of different predators </w:t>
      </w:r>
      <w:r w:rsidR="00EE0808">
        <w:rPr>
          <w:rStyle w:val="CommentReference"/>
          <w:sz w:val="24"/>
          <w:szCs w:val="24"/>
        </w:rPr>
        <w:t>that allowed us to identify common predators</w:t>
      </w:r>
      <w:r w:rsidR="00D45035">
        <w:rPr>
          <w:rStyle w:val="CommentReference"/>
          <w:sz w:val="24"/>
          <w:szCs w:val="24"/>
        </w:rPr>
        <w:t xml:space="preserve"> (discussed further in Appendix S2)</w:t>
      </w:r>
      <w:r w:rsidR="00EE0808">
        <w:rPr>
          <w:rStyle w:val="CommentReference"/>
          <w:sz w:val="24"/>
          <w:szCs w:val="24"/>
        </w:rPr>
        <w:t>.</w:t>
      </w:r>
    </w:p>
    <w:p w14:paraId="5C35E13D" w14:textId="06C27B64" w:rsidR="005D527C" w:rsidRDefault="00F87B69" w:rsidP="00383845">
      <w:pPr>
        <w:pStyle w:val="NATESTYLE1CommonCollege"/>
        <w:ind w:firstLine="720"/>
        <w:jc w:val="both"/>
        <w:rPr>
          <w:rStyle w:val="CommentReference"/>
          <w:sz w:val="24"/>
          <w:szCs w:val="24"/>
        </w:rPr>
      </w:pPr>
      <w:r>
        <w:t>W</w:t>
      </w:r>
      <w:r w:rsidR="005D527C">
        <w:t xml:space="preserve">e measured growth either using </w:t>
      </w:r>
      <w:r w:rsidR="005D527C" w:rsidRPr="00394A0D">
        <w:rPr>
          <w:i/>
          <w:iCs/>
        </w:rPr>
        <w:t>in</w:t>
      </w:r>
      <w:r w:rsidR="005D527C">
        <w:rPr>
          <w:i/>
          <w:iCs/>
        </w:rPr>
        <w:t>-</w:t>
      </w:r>
      <w:r w:rsidR="005D527C" w:rsidRPr="00394A0D">
        <w:rPr>
          <w:i/>
          <w:iCs/>
        </w:rPr>
        <w:t>situ</w:t>
      </w:r>
      <w:r w:rsidR="005D527C">
        <w:t xml:space="preserve"> 1-m</w:t>
      </w:r>
      <w:r w:rsidR="005D527C" w:rsidRPr="005D38C1">
        <w:rPr>
          <w:vertAlign w:val="superscript"/>
        </w:rPr>
        <w:t>2</w:t>
      </w:r>
      <w:r w:rsidR="005D527C">
        <w:t xml:space="preserve"> mesh cages or with a regression that predicted</w:t>
      </w:r>
      <w:r w:rsidR="002F1271">
        <w:t xml:space="preserve"> wet season</w:t>
      </w:r>
      <w:r w:rsidR="005D527C">
        <w:t xml:space="preserve"> snail growth using total phosphorus (TP) concentrations in metaphytic mats </w:t>
      </w:r>
      <w:r w:rsidR="005D527C" w:rsidRPr="00FF5F62">
        <w:t>(R</w:t>
      </w:r>
      <w:r w:rsidR="005D527C" w:rsidRPr="00FF5F62">
        <w:rPr>
          <w:vertAlign w:val="superscript"/>
        </w:rPr>
        <w:t>2</w:t>
      </w:r>
      <w:r w:rsidR="00E17327" w:rsidRPr="00FF5F62">
        <w:t>m</w:t>
      </w:r>
      <w:r w:rsidR="005D527C" w:rsidRPr="00FF5F62">
        <w:t xml:space="preserve"> = </w:t>
      </w:r>
      <w:r w:rsidR="00E17327" w:rsidRPr="00FF5F62">
        <w:t>.846</w:t>
      </w:r>
      <w:r w:rsidR="00FF5F62">
        <w:t xml:space="preserve">; </w:t>
      </w:r>
      <w:r w:rsidR="005D527C">
        <w:fldChar w:fldCharType="begin"/>
      </w:r>
      <w:r w:rsidR="00CD3010">
        <w:instrText xml:space="preserve"> ADDIN ZOTERO_ITEM CSL_CITATION {"citationID":"1Pcznu6t","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5D527C" w:rsidRPr="00A64DFD">
        <w:t>Barrus et al., 2023)</w:t>
      </w:r>
      <w:r w:rsidR="005D527C">
        <w:fldChar w:fldCharType="end"/>
      </w:r>
      <w:r w:rsidR="005D527C">
        <w:t xml:space="preserve">.  The metaphytic (periphyton) in the Everglades are composites of floating calcareous mats of algae, cyanobacteria, other microbes, and algal detritus </w:t>
      </w:r>
      <w:r w:rsidR="005D527C">
        <w:fldChar w:fldCharType="begin"/>
      </w:r>
      <w:r w:rsidR="00CD3010">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D527C">
        <w:fldChar w:fldCharType="separate"/>
      </w:r>
      <w:r w:rsidR="00CD3010" w:rsidRPr="00CD3010">
        <w:t>(Gaiser et al. 2011)</w:t>
      </w:r>
      <w:r w:rsidR="005D527C">
        <w:fldChar w:fldCharType="end"/>
      </w:r>
      <w:r w:rsidR="005D527C">
        <w:t>. For all cages, a</w:t>
      </w:r>
      <w:r w:rsidR="005D527C" w:rsidRPr="00524172">
        <w:t xml:space="preserve">lgae was allowed to accumulate </w:t>
      </w:r>
      <w:r w:rsidR="005D527C">
        <w:t>in the cages</w:t>
      </w:r>
      <w:r w:rsidR="005D527C" w:rsidRPr="00524172">
        <w:t xml:space="preserve"> two weeks prior to the experiment</w:t>
      </w:r>
      <w:r w:rsidR="005D527C">
        <w:t>, and t</w:t>
      </w:r>
      <w:r w:rsidR="005D527C" w:rsidRPr="00524172">
        <w:t xml:space="preserve">wo liters of </w:t>
      </w:r>
      <w:r w:rsidR="005D527C">
        <w:t>metaphyton</w:t>
      </w:r>
      <w:r w:rsidR="005D527C" w:rsidRPr="00524172">
        <w:t xml:space="preserve"> </w:t>
      </w:r>
      <w:r w:rsidR="005D527C">
        <w:t>was</w:t>
      </w:r>
      <w:r w:rsidR="005D527C" w:rsidRPr="00524172">
        <w:t xml:space="preserve"> placed inside the cages as a food source</w:t>
      </w:r>
      <w:r w:rsidR="005D527C">
        <w:t xml:space="preserve"> </w:t>
      </w:r>
      <w:r w:rsidR="005D527C">
        <w:fldChar w:fldCharType="begin"/>
      </w:r>
      <w:r w:rsidR="00CD3010">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Drumheller et al. 2022, Barrus et al. 2023)</w:t>
      </w:r>
      <w:r w:rsidR="005D527C">
        <w:fldChar w:fldCharType="end"/>
      </w:r>
      <w:r w:rsidR="005D527C" w:rsidRPr="00524172">
        <w:t>.</w:t>
      </w:r>
      <w:r w:rsidR="005D527C">
        <w:t xml:space="preserve"> </w:t>
      </w:r>
      <w:r w:rsidR="005D527C" w:rsidRPr="00524172">
        <w:t xml:space="preserve"> </w:t>
      </w:r>
      <w:r w:rsidR="005D527C">
        <w:t>J</w:t>
      </w:r>
      <w:r w:rsidR="005D527C" w:rsidRPr="00524172">
        <w:t>uvenile snails were individually marked and placed in cages</w:t>
      </w:r>
      <w:r w:rsidR="005D527C">
        <w:t xml:space="preserve"> to grow for 4-5 weeks. We placed 8 cages in LILA during both seasons and 3 cages in WCA3A site 2 in the dry season. To estimate wet season growth WCA3A site, we measured the TP of metaphytic mats to predict FAS growth of using regressions from </w:t>
      </w:r>
      <w:r w:rsidR="005D527C">
        <w:fldChar w:fldCharType="begin"/>
      </w:r>
      <w:r w:rsidR="00CD3010">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Barrus et al. 2023)</w:t>
      </w:r>
      <w:r w:rsidR="005D527C">
        <w:fldChar w:fldCharType="end"/>
      </w:r>
      <w:r w:rsidR="005D527C">
        <w:t xml:space="preserve">. We were only able to obtain dry season growth rates for site 2 in WCA3A because low dry season water </w:t>
      </w:r>
      <w:r w:rsidR="005D527C">
        <w:lastRenderedPageBreak/>
        <w:t>depths made use of cage experiments impossible</w:t>
      </w:r>
      <w:r w:rsidR="00FF5F62">
        <w:t>.</w:t>
      </w:r>
      <w:r w:rsidR="008D1127">
        <w:t xml:space="preserve">  Using the growth results we then calculated</w:t>
      </w:r>
      <w:r w:rsidR="00FF5F62">
        <w:t xml:space="preserve"> the growth parameter k</w:t>
      </w:r>
      <w:r w:rsidR="00FF5F62" w:rsidRPr="00FF5F62">
        <w:rPr>
          <w:vertAlign w:val="subscript"/>
        </w:rPr>
        <w:t>grwoth</w:t>
      </w:r>
      <w:r>
        <w:t xml:space="preserve"> to relate the results to the isocline.</w:t>
      </w:r>
      <w:r w:rsidR="00D21B2E">
        <w:t xml:space="preserve"> </w:t>
      </w:r>
      <w:r w:rsidR="005B3AB2">
        <w:t>K</w:t>
      </w:r>
      <w:r w:rsidR="005B3AB2" w:rsidRPr="008D1127">
        <w:rPr>
          <w:vertAlign w:val="subscript"/>
        </w:rPr>
        <w:t xml:space="preserve">growth </w:t>
      </w:r>
      <w:r w:rsidR="005B3AB2">
        <w:t>is a measure of size dependent growth</w:t>
      </w:r>
      <w:r w:rsidR="006914D2">
        <w:t xml:space="preserve"> rates</w:t>
      </w:r>
      <w:r w:rsidR="005B3AB2">
        <w:t xml:space="preserve"> that can be </w:t>
      </w:r>
      <w:r w:rsidR="008D1127">
        <w:t>calculated from knowing the initial size, the final size and the maximum size. The maximum size was assumed to be 50 mm</w:t>
      </w:r>
      <w:r w:rsidR="006914D2">
        <w:t xml:space="preserve"> </w:t>
      </w:r>
      <w:r w:rsidR="008D1127">
        <w:t xml:space="preserve">SL. </w:t>
      </w:r>
      <w:r w:rsidR="00D21B2E">
        <w:t>Details on calculating the growth parameter (k</w:t>
      </w:r>
      <w:r w:rsidR="00D21B2E" w:rsidRPr="00D21B2E">
        <w:rPr>
          <w:vertAlign w:val="subscript"/>
        </w:rPr>
        <w:t>growth</w:t>
      </w:r>
      <w:r w:rsidR="00D21B2E">
        <w:t>)</w:t>
      </w:r>
      <w:r w:rsidR="006914D2">
        <w:t xml:space="preserve"> are further found in Appendix S2.</w:t>
      </w:r>
    </w:p>
    <w:bookmarkEnd w:id="1"/>
    <w:bookmarkEnd w:id="2"/>
    <w:p w14:paraId="557FCA2A" w14:textId="790605AA" w:rsidR="00673700" w:rsidRDefault="00673700" w:rsidP="00DA1243">
      <w:pPr>
        <w:pStyle w:val="Heading1"/>
        <w:jc w:val="both"/>
      </w:pPr>
      <w:r w:rsidRPr="00524172">
        <w:t>Result</w:t>
      </w:r>
    </w:p>
    <w:p w14:paraId="7B9DF1D9" w14:textId="7FC8E463" w:rsidR="00673700" w:rsidRPr="00524172" w:rsidRDefault="00673700" w:rsidP="00E8703C">
      <w:pPr>
        <w:pStyle w:val="NATESTYLE1CommonCollege"/>
        <w:ind w:firstLine="720"/>
        <w:jc w:val="both"/>
      </w:pPr>
      <w:r>
        <w:t>Zero-population growth i</w:t>
      </w:r>
      <w:r w:rsidRPr="00524172">
        <w:t xml:space="preserve">soclines created </w:t>
      </w:r>
      <w:r>
        <w:t xml:space="preserve">from the age-structured </w:t>
      </w:r>
      <w:r w:rsidRPr="00524172">
        <w:t xml:space="preserve">population model produced isoclines consistent </w:t>
      </w:r>
      <w:r>
        <w:t xml:space="preserve">with the expected </w:t>
      </w:r>
      <w:r w:rsidRPr="00524172">
        <w:t xml:space="preserve">interaction between </w:t>
      </w:r>
      <w:r>
        <w:t>growth</w:t>
      </w:r>
      <w:r w:rsidRPr="00524172">
        <w:t xml:space="preserve"> and survival</w:t>
      </w:r>
      <w:r>
        <w:t xml:space="preserve"> (Figure 2). P</w:t>
      </w:r>
      <w:r w:rsidRPr="00524172">
        <w:t xml:space="preserve">opulations </w:t>
      </w:r>
      <w:r>
        <w:t>with faster-growing juveniles</w:t>
      </w:r>
      <w:r w:rsidRPr="00524172">
        <w:t xml:space="preserve"> could withstand </w:t>
      </w:r>
      <w:r>
        <w:t xml:space="preserve">higher rates </w:t>
      </w:r>
      <w:r w:rsidR="00D15147">
        <w:t xml:space="preserve">of </w:t>
      </w:r>
      <w:r>
        <w:t>mortality (lower survival) and populations with slower-growing juveniles needed lower mortality (higher survival) to persist</w:t>
      </w:r>
      <w:r w:rsidRPr="00524172">
        <w:t>.</w:t>
      </w:r>
      <w:r>
        <w:t xml:space="preserve"> Better wetland hydrologic</w:t>
      </w:r>
      <w:r w:rsidRPr="00524172">
        <w:t xml:space="preserve"> conditions </w:t>
      </w:r>
      <w:r>
        <w:t>for reproduction made the population more resilient to lower survival (e.g., withstanding 3.1% lower survival at growth of k</w:t>
      </w:r>
      <w:r w:rsidRPr="002D4A16">
        <w:rPr>
          <w:vertAlign w:val="subscript"/>
        </w:rPr>
        <w:t>growth</w:t>
      </w:r>
      <w:r>
        <w:t xml:space="preserve"> = 0.07) and/or lower juvenile growth (e.g., withstanding by 7.7% lower growth at CJS of 0.80</w:t>
      </w:r>
      <w:r w:rsidR="002E14E8">
        <w:t>; Appendix S1 Figure S2)</w:t>
      </w:r>
      <w:r>
        <w:t>. The effect of better reproduction (i.e., the gap between good and poor reproductive isoclines) strengthened with higher growth and lower survival (</w:t>
      </w:r>
      <w:r w:rsidR="00FE68DB">
        <w:t>Appendix S1 Figure S</w:t>
      </w:r>
      <w:r>
        <w:t xml:space="preserve">2). </w:t>
      </w:r>
    </w:p>
    <w:p w14:paraId="68FB0FA5" w14:textId="0019FDA3" w:rsidR="00382E63" w:rsidRPr="00C6515F" w:rsidRDefault="00564BAF" w:rsidP="00382E63">
      <w:pPr>
        <w:pStyle w:val="Heading2"/>
        <w:spacing w:line="360" w:lineRule="auto"/>
        <w:jc w:val="both"/>
      </w:pPr>
      <w:bookmarkStart w:id="3" w:name="_Hlk98959413"/>
      <w:r>
        <w:t>Empirical Survival and Growth related to the Isocline</w:t>
      </w:r>
    </w:p>
    <w:p w14:paraId="025B920D" w14:textId="11DF2BC8" w:rsidR="00382E63" w:rsidRDefault="00382E63" w:rsidP="00382E63">
      <w:pPr>
        <w:pStyle w:val="NATESTYLE1CommonCollege"/>
        <w:jc w:val="both"/>
      </w:pPr>
      <w:bookmarkStart w:id="4" w:name="_Hlk98959510"/>
      <w:r w:rsidRPr="00524172">
        <w:tab/>
      </w:r>
      <w:r>
        <w:t xml:space="preserve">There was variation in the measured survival and growth parameters across sites and seasons (Figure </w:t>
      </w:r>
      <w:r w:rsidR="008E6BF3">
        <w:t>3</w:t>
      </w:r>
      <w:r>
        <w:t>).</w:t>
      </w:r>
      <w:r w:rsidR="007046A2">
        <w:t xml:space="preserve"> Here, we present data from LILA and WCA3A site 2 which had growth rates measured from both seasons, butl measured parameters </w:t>
      </w:r>
      <w:r w:rsidR="004709F0">
        <w:t xml:space="preserve">from </w:t>
      </w:r>
      <w:r w:rsidR="007046A2">
        <w:t xml:space="preserve">WCA3A site </w:t>
      </w:r>
      <w:r w:rsidR="004709F0">
        <w:t>3</w:t>
      </w:r>
      <w:r w:rsidR="007046A2">
        <w:t xml:space="preserve"> and survival measured from the cages (i.e., predators excluded) were plotted in a full figure in Appendix S1 Figure S3. </w:t>
      </w:r>
      <w:r>
        <w:t xml:space="preserve"> Growth was higher in the wet season than the dry season (Figure </w:t>
      </w:r>
      <w:r w:rsidR="008E6BF3">
        <w:t>3</w:t>
      </w:r>
      <w:r>
        <w:t xml:space="preserve">, </w:t>
      </w:r>
      <w:r w:rsidR="001F359D">
        <w:t>Appendix 3 Figure S</w:t>
      </w:r>
      <w:r w:rsidR="001E2432">
        <w:t>2</w:t>
      </w:r>
      <w:r>
        <w:t xml:space="preserve">). </w:t>
      </w:r>
      <w:bookmarkEnd w:id="4"/>
      <w:r w:rsidR="00E823FD">
        <w:t>T</w:t>
      </w:r>
      <w:r>
        <w:t xml:space="preserve">he dry season had lower survival and slower growth and when applied to the model would predict poor recruitment regardless of wetland site (Figure </w:t>
      </w:r>
      <w:r w:rsidR="008E6BF3">
        <w:t>3</w:t>
      </w:r>
      <w:r>
        <w:t xml:space="preserve">). In contrast, the wet season had higher survival rates and higher </w:t>
      </w:r>
      <w:r w:rsidR="007046A2">
        <w:t>growth</w:t>
      </w:r>
      <w:r>
        <w:t xml:space="preserve"> resulting in replacement (LILA) or even favorable recruitment </w:t>
      </w:r>
      <w:r>
        <w:lastRenderedPageBreak/>
        <w:t xml:space="preserve">(WCA3A site 2; Figure </w:t>
      </w:r>
      <w:r w:rsidR="001E2432">
        <w:t>3</w:t>
      </w:r>
      <w:r>
        <w:t>). Snails in WCA3A</w:t>
      </w:r>
      <w:r w:rsidR="00EF3D89">
        <w:t xml:space="preserve"> site 2</w:t>
      </w:r>
      <w:r>
        <w:t xml:space="preserve"> had faster growth than those in LILA (Figure </w:t>
      </w:r>
      <w:r w:rsidR="00EF3D89">
        <w:t>3</w:t>
      </w:r>
      <w:r>
        <w:t>). The combined effects, weighted by seasonal differences in egg laying, resulted in annual mortality and growth parameters that predicted declining population</w:t>
      </w:r>
      <w:r w:rsidR="00037258">
        <w:t xml:space="preserve"> for LILA</w:t>
      </w:r>
      <w:r>
        <w:t xml:space="preserve">, </w:t>
      </w:r>
      <w:r w:rsidR="00B053A7">
        <w:t xml:space="preserve">and </w:t>
      </w:r>
      <w:r>
        <w:t>confidence intervals that slightly overlapped the zero-growth isocline created with good hydrologic egg-laying conditions</w:t>
      </w:r>
      <w:r w:rsidR="0001629E">
        <w:t xml:space="preserve"> for WCA3A site 2</w:t>
      </w:r>
      <w:r>
        <w:t xml:space="preserve"> (Figure </w:t>
      </w:r>
      <w:r w:rsidR="0001629E">
        <w:t>3</w:t>
      </w:r>
      <w:r>
        <w:t>).</w:t>
      </w:r>
    </w:p>
    <w:bookmarkEnd w:id="3"/>
    <w:p w14:paraId="3422F0FA" w14:textId="77777777" w:rsidR="00673700" w:rsidRDefault="00673700" w:rsidP="00DA1243">
      <w:pPr>
        <w:pStyle w:val="Heading1"/>
        <w:jc w:val="both"/>
      </w:pPr>
      <w:r w:rsidRPr="00524172">
        <w:t>Discussion</w:t>
      </w:r>
    </w:p>
    <w:p w14:paraId="3B838229" w14:textId="4F91789F" w:rsidR="00673700" w:rsidRDefault="00673700" w:rsidP="00DA1243">
      <w:pPr>
        <w:pStyle w:val="NATESTYLE1CommonCollege"/>
        <w:jc w:val="both"/>
      </w:pPr>
      <w:bookmarkStart w:id="5" w:name="_Hlk98959567"/>
      <w:r>
        <w:t>We used a stage structured population model to produce</w:t>
      </w:r>
      <w:r w:rsidRPr="00524172">
        <w:t xml:space="preserve"> zero</w:t>
      </w:r>
      <w:r>
        <w:t>- population</w:t>
      </w:r>
      <w:r w:rsidRPr="00524172">
        <w:t xml:space="preserve"> growth isoclines </w:t>
      </w:r>
      <w:r>
        <w:t>illustrating</w:t>
      </w:r>
      <w:r w:rsidRPr="00524172">
        <w:t xml:space="preserve"> the interactive effects of </w:t>
      </w:r>
      <w:r>
        <w:t>growth</w:t>
      </w:r>
      <w:r w:rsidRPr="00524172">
        <w:t xml:space="preserve"> and survival</w:t>
      </w:r>
      <w:r>
        <w:t xml:space="preserve"> for natural populations of a freshwater gastropod with size-dependent survival</w:t>
      </w:r>
      <w:r w:rsidRPr="00524172">
        <w:t>.</w:t>
      </w:r>
      <w:r>
        <w:t xml:space="preserve"> The approach is potentially applicable to any size-structured predator-prey interaction. The model provided vital rate target regions that might produce growing or declining FAS populations, but FAS populations were so sparse that it was impossible to verify population-level predictions. </w:t>
      </w:r>
      <w:r w:rsidR="00CF2318">
        <w:t>Seasonal</w:t>
      </w:r>
      <w:r>
        <w:t xml:space="preserve"> measurements allowed us to compare existing rates to the theoretical isocline and conclude that populations are static or declining when parameters are averaged over the reproductive season, but that survival and growth parameters are particularly poor in the dry season (across both wetlands). The results</w:t>
      </w:r>
      <w:r w:rsidRPr="00524172">
        <w:t xml:space="preserve"> produce novel </w:t>
      </w:r>
      <w:r>
        <w:t>hypothese</w:t>
      </w:r>
      <w:r w:rsidRPr="00524172">
        <w:t xml:space="preserve">s about </w:t>
      </w:r>
      <w:r>
        <w:t>environmental variation and predator control that might limit the FAS in the Everglades</w:t>
      </w:r>
      <w:r w:rsidRPr="00524172">
        <w:t>.</w:t>
      </w:r>
      <w:r>
        <w:t xml:space="preserve"> </w:t>
      </w:r>
    </w:p>
    <w:p w14:paraId="3F25227B" w14:textId="47B74FC0" w:rsidR="00673700" w:rsidRPr="00550E38" w:rsidRDefault="006F528C" w:rsidP="00DA1243">
      <w:pPr>
        <w:pStyle w:val="NATESTYLE1CommonCollege"/>
        <w:jc w:val="both"/>
        <w:rPr>
          <w:i/>
          <w:iCs/>
        </w:rPr>
      </w:pPr>
      <w:r>
        <w:rPr>
          <w:i/>
          <w:iCs/>
        </w:rPr>
        <w:t>S</w:t>
      </w:r>
      <w:r w:rsidR="00673700" w:rsidRPr="00550E38">
        <w:rPr>
          <w:i/>
          <w:iCs/>
        </w:rPr>
        <w:t xml:space="preserve">urvival and </w:t>
      </w:r>
      <w:r w:rsidR="00673700">
        <w:rPr>
          <w:i/>
          <w:iCs/>
        </w:rPr>
        <w:t>growth</w:t>
      </w:r>
    </w:p>
    <w:p w14:paraId="0EA89C62" w14:textId="15F54A8D" w:rsidR="00673700" w:rsidRDefault="00673700" w:rsidP="00DA1243">
      <w:pPr>
        <w:pStyle w:val="NATESTYLE1CommonCollege"/>
        <w:jc w:val="both"/>
      </w:pPr>
      <w:bookmarkStart w:id="6" w:name="_Hlk96768125"/>
      <w:bookmarkStart w:id="7" w:name="_Hlk98959647"/>
      <w:bookmarkEnd w:id="5"/>
      <w:r w:rsidRPr="00524172">
        <w:t>Calculating size-dependent survival for small animals like freshwater invertebrates is challenging.</w:t>
      </w:r>
      <w:r>
        <w:t xml:space="preserve"> </w:t>
      </w:r>
      <w:r w:rsidRPr="00524172">
        <w:t xml:space="preserve">Traditional techniques (e.g. mark-recapture, individual tracking) are problematic because juvenile </w:t>
      </w:r>
      <w:r>
        <w:t>FAS</w:t>
      </w:r>
      <w:r w:rsidRPr="00524172">
        <w:t xml:space="preserve"> are difficult to capture, cannot be individually and reliably tracked, and are typically found at </w:t>
      </w:r>
      <w:r>
        <w:t xml:space="preserve">exceedingly </w:t>
      </w:r>
      <w:r w:rsidRPr="00524172">
        <w:t xml:space="preserve">low densities in the Everglades </w:t>
      </w:r>
      <w:r>
        <w:t xml:space="preserve">(including </w:t>
      </w:r>
      <w:r w:rsidRPr="00524172">
        <w:t>LILA</w:t>
      </w:r>
      <w:r>
        <w:t xml:space="preserve"> wetlands</w:t>
      </w:r>
      <w:r w:rsidR="005861DC">
        <w:t xml:space="preserve">; </w:t>
      </w:r>
      <w:r w:rsidR="005861DC">
        <w:fldChar w:fldCharType="begin"/>
      </w:r>
      <w:r w:rsidR="00944A44">
        <w:instrText xml:space="preserve"> ADDIN ZOTERO_ITEM CSL_CITATION {"citationID":"BeTgcFfZ","properties":{"formattedCitation":"(Gutierre et al. 2019, Drumheller et al. 2022)","plainCitation":"(Gutierre et al. 2019, Drumheller et al. 2022)","dontUpdate":true,"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0","journalAbbreviation":"Diversity","language":"en","page":"183","source":"DOI.org (Crossref)","title":"Contrasting Patterns of Pomacea maculata Establishment and Dispersal in an Everglades Wetland Unit and a Central Florida Lake","volume":"11","author":[{"literal":"Gutierre"},{"literal":"Darby"},{"literal":"Valentine-Darby"},{"literal":"Mellow"},{"literal":"Therrien"},{"literal":"Watford"}],"issued":{"date-parts":[["2019",10,1]]}}},{"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schema":"https://github.com/citation-style-language/schema/raw/master/csl-citation.json"} </w:instrText>
      </w:r>
      <w:r w:rsidR="005861DC">
        <w:fldChar w:fldCharType="separate"/>
      </w:r>
      <w:r w:rsidR="00252BCC" w:rsidRPr="00252BCC">
        <w:t>Gutierre et al. 2019, Drumheller et al. 2022)</w:t>
      </w:r>
      <w:r w:rsidR="005861DC">
        <w:fldChar w:fldCharType="end"/>
      </w:r>
      <w:r w:rsidRPr="00524172">
        <w:t>.</w:t>
      </w:r>
      <w:r>
        <w:t xml:space="preserve"> </w:t>
      </w:r>
      <w:r w:rsidRPr="00524172">
        <w:t xml:space="preserve">Tethering is an experimental method to measure survival and </w:t>
      </w:r>
      <w:r>
        <w:t>could potentially</w:t>
      </w:r>
      <w:r w:rsidRPr="00524172">
        <w:t xml:space="preserve"> inflate mortality estimates</w:t>
      </w:r>
      <w:r>
        <w:t xml:space="preserve"> of prey but the concern is greatest for </w:t>
      </w:r>
      <w:r w:rsidRPr="00524172">
        <w:t xml:space="preserve">highly mobile </w:t>
      </w:r>
      <w:r>
        <w:t>prey</w:t>
      </w:r>
      <w:r w:rsidRPr="00524172">
        <w:t xml:space="preserve"> </w:t>
      </w:r>
      <w:r>
        <w:t xml:space="preserve">for </w:t>
      </w:r>
      <w:r>
        <w:lastRenderedPageBreak/>
        <w:t>which tethers</w:t>
      </w:r>
      <w:r w:rsidRPr="00524172">
        <w:t xml:space="preserve"> limit antipredator behaviors</w:t>
      </w:r>
      <w:r w:rsidR="000F0975">
        <w:t xml:space="preserve"> </w:t>
      </w:r>
      <w:r w:rsidR="000F0975">
        <w:fldChar w:fldCharType="begin"/>
      </w:r>
      <w:r w:rsidR="000F0975">
        <w:instrText xml:space="preserve"> ADDIN ZOTERO_ITEM CSL_CITATION {"citationID":"uchTuZlg","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sidR="000F0975">
        <w:fldChar w:fldCharType="separate"/>
      </w:r>
      <w:r w:rsidR="000F0975" w:rsidRPr="000F0975">
        <w:t>(Baker and Waltham 2020)</w:t>
      </w:r>
      <w:r w:rsidR="000F0975">
        <w:fldChar w:fldCharType="end"/>
      </w:r>
      <w:r w:rsidRPr="00524172">
        <w:t>.</w:t>
      </w:r>
      <w:r>
        <w:t xml:space="preserve"> T</w:t>
      </w:r>
      <w:r w:rsidRPr="00524172">
        <w:t>ethering offer</w:t>
      </w:r>
      <w:r>
        <w:t>ed</w:t>
      </w:r>
      <w:r w:rsidRPr="00524172">
        <w:t xml:space="preserve"> the only feasible method for determining juvenile </w:t>
      </w:r>
      <w:r>
        <w:t>FAS survival</w:t>
      </w:r>
      <w:r w:rsidRPr="00524172">
        <w:t>.</w:t>
      </w:r>
      <w:r>
        <w:t xml:space="preserve"> </w:t>
      </w:r>
      <w:r w:rsidRPr="00524172">
        <w:t xml:space="preserve">In addition, tethering less mobile prey (e.g. snails) </w:t>
      </w:r>
      <w:r>
        <w:t xml:space="preserve">with </w:t>
      </w:r>
      <w:r w:rsidRPr="00524172">
        <w:t xml:space="preserve">limited antipredator escape behaviors </w:t>
      </w:r>
      <w:r>
        <w:t>should</w:t>
      </w:r>
      <w:r w:rsidRPr="00524172">
        <w:t xml:space="preserve"> </w:t>
      </w:r>
      <w:r>
        <w:t>produce</w:t>
      </w:r>
      <w:r w:rsidRPr="00524172">
        <w:t xml:space="preserve"> informative survival</w:t>
      </w:r>
      <w:r>
        <w:t xml:space="preserve"> estimates. Further,</w:t>
      </w:r>
      <w:r w:rsidRPr="00524172">
        <w:t xml:space="preserve"> tethering across field gradients </w:t>
      </w:r>
      <w:r>
        <w:t>reliably estimates</w:t>
      </w:r>
      <w:r w:rsidRPr="00524172">
        <w:t xml:space="preserve"> encounter rates with relatively more mobile predators</w:t>
      </w:r>
      <w:r w:rsidR="000F0975">
        <w:t xml:space="preserve"> </w:t>
      </w:r>
      <w:r w:rsidR="000F0975">
        <w:fldChar w:fldCharType="begin"/>
      </w:r>
      <w:r w:rsidR="000F0975">
        <w:instrText xml:space="preserve"> ADDIN ZOTERO_ITEM CSL_CITATION {"citationID":"0wrgw9Ru","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sidR="000F0975">
        <w:fldChar w:fldCharType="separate"/>
      </w:r>
      <w:r w:rsidR="000F0975" w:rsidRPr="000F0975">
        <w:t>(Rochette and Dill 2000, Ruehl and Trexler 2013)</w:t>
      </w:r>
      <w:r w:rsidR="000F0975">
        <w:fldChar w:fldCharType="end"/>
      </w:r>
      <w:r w:rsidRPr="00524172">
        <w:t>.</w:t>
      </w:r>
      <w:bookmarkEnd w:id="6"/>
    </w:p>
    <w:p w14:paraId="75840AF4" w14:textId="1C101ED0" w:rsidR="00673700" w:rsidRDefault="00C56675" w:rsidP="00DA1243">
      <w:pPr>
        <w:pStyle w:val="NATESTYLE1CommonCollege"/>
        <w:ind w:firstLine="720"/>
        <w:jc w:val="both"/>
      </w:pPr>
      <w:r>
        <w:t>Florida apple snail</w:t>
      </w:r>
      <w:r w:rsidR="00673700">
        <w:t xml:space="preserve"> growth would </w:t>
      </w:r>
      <w:r w:rsidR="00F95D42">
        <w:t>increase</w:t>
      </w:r>
      <w:r w:rsidR="00673700">
        <w:t xml:space="preserve"> in the warmer wet season (Figure 5, </w:t>
      </w:r>
      <w:r w:rsidR="00673700" w:rsidRPr="00E25D2B">
        <w:t>Figure S</w:t>
      </w:r>
      <w:r w:rsidR="00673700">
        <w:t>2). Increases in prey growth associated with the warmer wet season is consistent with many experimental manipulations of temperature in predator-prey studies including dragonfly-mosquito interactions</w:t>
      </w:r>
      <w:r w:rsidR="00402A95">
        <w:t xml:space="preserve"> </w:t>
      </w:r>
      <w:r w:rsidR="00402A95">
        <w:fldChar w:fldCharType="begin"/>
      </w:r>
      <w:r w:rsidR="001E3010">
        <w:instrText xml:space="preserve"> ADDIN ZOTERO_ITEM CSL_CITATION {"citationID":"tTWMIhzx","properties":{"formattedCitation":"(Davidson et al. 2021)","plainCitation":"(Davidson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402A95">
        <w:fldChar w:fldCharType="separate"/>
      </w:r>
      <w:r w:rsidR="001E3010" w:rsidRPr="001E3010">
        <w:t>(Davidson et al. 2021)</w:t>
      </w:r>
      <w:r w:rsidR="00402A95">
        <w:fldChar w:fldCharType="end"/>
      </w:r>
      <w:r w:rsidR="00673700">
        <w:t xml:space="preserve"> and predatory ant-caterpillar interactions</w:t>
      </w:r>
      <w:r w:rsidR="001E3010">
        <w:t xml:space="preserve"> </w:t>
      </w:r>
      <w:r w:rsidR="001E3010">
        <w:fldChar w:fldCharType="begin"/>
      </w:r>
      <w:r w:rsidR="001E3010">
        <w:instrText xml:space="preserve"> ADDIN ZOTERO_ITEM CSL_CITATION {"citationID":"BHu7DTY3","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1E3010">
        <w:fldChar w:fldCharType="separate"/>
      </w:r>
      <w:r w:rsidR="001E3010" w:rsidRPr="001E3010">
        <w:t>(Pepi et al. 2018)</w:t>
      </w:r>
      <w:r w:rsidR="001E3010">
        <w:fldChar w:fldCharType="end"/>
      </w:r>
      <w:r w:rsidR="00673700">
        <w:t>. Further, increases in temperature are generally thought to increase growth of ectothermic animals except for extreme thermal maxima</w:t>
      </w:r>
      <w:r w:rsidR="001E3010">
        <w:t xml:space="preserve"> </w:t>
      </w:r>
      <w:r w:rsidR="001E3010">
        <w:fldChar w:fldCharType="begin"/>
      </w:r>
      <w:r w:rsidR="001E3010">
        <w:instrText xml:space="preserve"> ADDIN ZOTERO_ITEM CSL_CITATION {"citationID":"Y7XfbpCb","properties":{"formattedCitation":"(Kingsolver and Woods 2016)","plainCitation":"(Kingsolver and Woods 2016)","noteIndex":0},"citationItems":[{"id":1924,"uris":["http://zotero.org/users/9972654/items/K8R2S7KA"],"itemData":{"id":1924,"type":"article-journal","abstract":"Thermal performance curves have been widely used to model the ecological responses of ectotherms to variable thermal environments and climate change. Such models ignore the effects of time dependence—the temporal pattern and duration of temperature exposure —on performance. We developed and solved a simple mathematical model for growth rate of ectotherms, combining thermal performance curves for ingestion rate with the temporal dynamics of gene expression and protein production in response to high temperatures to predict temporal patterns of growth rate in constant and diurnally ﬂuctuating temperatures. We used the model to explore the effects of heat shock proteins on larval growth rates of Manduca sexta. The model correctly captures two empirical patterns for larval growth rate: ﬁrst, maximal growth rate and optimal temperature decline with increasing duration of temperature exposure; second, mean growth rates decline with time in diurnally ﬂuctuating temperatures at higher mean temperatures. These qualitative results apply broadly to cases where proteins or other molecules produced in response to high temperatures reduce growth rates. We discuss some of the critical assumptions and predictions of the model and suggest potential extensions and alternatives. Incorporating time-dependent effects will be essential for making more realistic predictions about the physiological and ecological consequences of temperature ﬂuctuations and climate change.","container-title":"The American Naturalist","DOI":"10.1086/684786","ISSN":"0003-0147, 1537-5323","issue":"3","journalAbbreviation":"The American Naturalist","language":"en","page":"283-294","source":"DOI.org (Crossref)","title":"Beyond Thermal Performance Curves: Modeling Time-Dependent Effects of Thermal Stress on Ectotherm Growth Rates","title-short":"Beyond Thermal Performance Curves","volume":"187","author":[{"family":"Kingsolver","given":"Joel G."},{"family":"Woods","given":"H. Arthur"}],"issued":{"date-parts":[["2016",3]]}}}],"schema":"https://github.com/citation-style-language/schema/raw/master/csl-citation.json"} </w:instrText>
      </w:r>
      <w:r w:rsidR="001E3010">
        <w:fldChar w:fldCharType="separate"/>
      </w:r>
      <w:r w:rsidR="001E3010" w:rsidRPr="001E3010">
        <w:t>(Kingsolver and Woods 2016)</w:t>
      </w:r>
      <w:r w:rsidR="001E3010">
        <w:fldChar w:fldCharType="end"/>
      </w:r>
      <w:r w:rsidR="00673700">
        <w:t>.</w:t>
      </w:r>
      <w:r w:rsidR="00673700" w:rsidRPr="004766CF">
        <w:t xml:space="preserve"> </w:t>
      </w:r>
    </w:p>
    <w:p w14:paraId="65A52B0C" w14:textId="5BD5A7B2" w:rsidR="00673700" w:rsidRDefault="00673700" w:rsidP="00DA1243">
      <w:pPr>
        <w:pStyle w:val="NATESTYLE1CommonCollege"/>
        <w:ind w:firstLine="720"/>
        <w:jc w:val="both"/>
      </w:pPr>
      <w:r>
        <w:t>We found that prey survival was highest in the wet season</w:t>
      </w:r>
      <w:r w:rsidR="001D4062">
        <w:t xml:space="preserve"> (Figure 3</w:t>
      </w:r>
      <w:r w:rsidR="00A26B8A">
        <w:t>)</w:t>
      </w:r>
      <w:r>
        <w:t xml:space="preserve"> </w:t>
      </w:r>
      <w:r w:rsidR="00A26B8A">
        <w:t>D</w:t>
      </w:r>
      <w:r>
        <w:t>espite apparent increases in per-capita foraging rates of crayfish and salamanders</w:t>
      </w:r>
      <w:r w:rsidR="00A26B8A">
        <w:t xml:space="preserve"> (Appendix S2 Figure S3), declines in abundance </w:t>
      </w:r>
      <w:r w:rsidR="0063375C">
        <w:t>of predators overwhelmed theoretical predictions of higher predation rates</w:t>
      </w:r>
      <w:r w:rsidR="00AF6923">
        <w:t xml:space="preserve"> due to increases in temperature</w:t>
      </w:r>
      <w:r>
        <w:t>.  The declines in abundance of predatory crayfish and bugs are explained by phenology</w:t>
      </w:r>
      <w:r w:rsidR="006E317E">
        <w:t xml:space="preserve"> </w:t>
      </w:r>
      <w:r w:rsidR="006E317E">
        <w:fldChar w:fldCharType="begin"/>
      </w:r>
      <w:r w:rsidR="006E317E">
        <w:instrText xml:space="preserve"> ADDIN ZOTERO_ITEM CSL_CITATION {"citationID":"PDz8CICk","properties":{"formattedCitation":"(van der Heiden and Dorn 2017, Pintar et al. 2021)","plainCitation":"(van der Heiden and Dorn 2017, Pintar et al. 2021)","noteIndex":0},"citationItems":[{"id":1926,"uris":["http://zotero.org/users/9972654/items/QQTIQ6MY"],"itemData":{"id":1926,"type":"article-journal","container-title":"Aquatic Ecology","DOI":"10.1007/s10452-016-9612-1","ISSN":"1386-2588, 1573-5125","issue":"2","journalAbbreviation":"Aquat Ecol","language":"en","page":"219-233","source":"DOI.org (Crossref)","title":"Benefits of adjacent habitat patches to the distribution of a crayfish population in a hydro-dynamic wetland landscape","volume":"51","author":[{"family":"Heiden","given":"Craig A.","non-dropping-particle":"van der"},{"family":"Dorn","given":"Nathan J."}],"issued":{"date-parts":[["2017",6]]}}},{"id":264,"uris":["http://zotero.org/users/9972654/items/FHLGFIZ4"],"itemData":{"id":264,"type":"article-journal","abstract":"The Everglades is a large subtropical wetland that has been modified heavily by humans and now is undergoing restoration. Aquatic and semiaquatic Heteroptera (Hemiptera) in the infraorders Gerromorpha and Nepomorpha were collected in the Florida Everglades using standardized 1-m2 throwtraps. Sampling efforts were conducted in marshes distributed from southern Everglades National Park, north throughout the Water Conservation Areas to Loxahatchee National Wildlife Refuge. In total, 12,833 individuals were identified representing 17 species in 13 genera and 8 families (Belostomatidae, Corixidae, Gerridae, Mesoveliidae, Naucoridae, Nepidae, Veliidae). The naucorid Pelocoris femoratus (Palisot de Beauvois) (Hemiptera: Naucoridae) was by far the most abundant species, whereas 2 other species, Belostoma lutarium (Stål) (Hemiptera: Belostomatidae) and Neogerris hesione Kirkaldy (Hemiptera: Gerridae), were widespread but less abundant. Two species, Abedus immaculatus (Say) (Hemiptera: Belostomatidae) and Pelocoris balius La Rivers (Hemiptera: Naucoridae) had localized distributions, whereas all other species were collected rarely. We discuss the abundance and distribution of species recorded, along with unique traits and the biology of the aquatic Heteroptera in the Everglades and implications for the restoration of the Everglades.","container-title":"Florida Entomologist","DOI":"10.1653/024.104.0408","ISSN":"0015-4040","issue":"4","journalAbbreviation":"Florida Entomologist","language":"en","source":"DOI.org (Crossref)","title":"The Aquatic Heteroptera (Hemiptera) of Marshes in the Florida Everglades","URL":"https://bioone.org/journals/florida-entomologist/volume-104/issue-4/024.104.0408/The-Aquatic-Heteroptera-Hemiptera-of-Marshes-in-the-Florida-Everglades/10.1653/024.104.0408.full","volume":"104","author":[{"family":"Pintar","given":"Matthew R."},{"family":"Kline","given":"Jeffrey L."},{"family":"Trexler","given":"Joel C."}],"accessed":{"date-parts":[["2022",9,1]]},"issued":{"date-parts":[["2021",12,17]]}}}],"schema":"https://github.com/citation-style-language/schema/raw/master/csl-citation.json"} </w:instrText>
      </w:r>
      <w:r w:rsidR="006E317E">
        <w:fldChar w:fldCharType="separate"/>
      </w:r>
      <w:r w:rsidR="006E317E" w:rsidRPr="006E317E">
        <w:t>(van der Heiden and Dorn 2017, Pintar et al. 2021)</w:t>
      </w:r>
      <w:r w:rsidR="006E317E">
        <w:fldChar w:fldCharType="end"/>
      </w:r>
      <w:r>
        <w:t xml:space="preserve"> while declines in abundance of greater sirens are probably best explained by seasonal movement patterns. Greater sirens emigrate out of the wetlands into the deeper adjacent habitats to escape the low water depths (&lt; 10 cm) at the end of the dry season, and remained in the deeper water throughout the duration of our study in the wet season</w:t>
      </w:r>
      <w:r w:rsidR="00DC376B">
        <w:t xml:space="preserve"> </w:t>
      </w:r>
      <w:r w:rsidR="00DC376B">
        <w:fldChar w:fldCharType="begin"/>
      </w:r>
      <w:r w:rsidR="00DC376B">
        <w:instrText xml:space="preserve"> ADDIN ZOTERO_ITEM CSL_CITATION {"citationID":"B8Z9dg9q","properties":{"formattedCitation":"(Howell 2023)","plainCitation":"(Howell 2023)","noteIndex":0},"citationItems":[{"id":1918,"uris":["http://zotero.org/users/9972654/items/GGCL2HL5"],"itemData":{"id":1918,"type":"thesis","event-place":"Coral Gables, FL","genre":"Dissertation","number-of-pages":"167","publisher":"University of Miami","publisher-place":"Coral Gables, FL","title":"The Ecology, Conservation, and Management of the Everglades' Herpetofaunal Community","author":[{"family":"Howell","given":"Hunter Jacobson"}],"issued":{"date-parts":[["2023",8]]}}}],"schema":"https://github.com/citation-style-language/schema/raw/master/csl-citation.json"} </w:instrText>
      </w:r>
      <w:r w:rsidR="00DC376B">
        <w:fldChar w:fldCharType="separate"/>
      </w:r>
      <w:r w:rsidR="00DC376B" w:rsidRPr="00DC376B">
        <w:t>(Howell 2023)</w:t>
      </w:r>
      <w:r w:rsidR="00DC376B">
        <w:fldChar w:fldCharType="end"/>
      </w:r>
      <w:r>
        <w:t>. Typically studies that explore the effects of environmental conditions on predator-prey interaction have controlled predator abundance 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Jeyasingh and Weider 2005, Davidson and Dorn 2018, Pepi et al. 2018, Davidson et al. 2021, Ma et al. 2021)</w:t>
      </w:r>
      <w:r w:rsidR="00C92BA3">
        <w:fldChar w:fldCharType="end"/>
      </w:r>
      <w:r>
        <w:t xml:space="preserve">. But controlling predator abundance and size structure </w:t>
      </w:r>
      <w:r>
        <w:lastRenderedPageBreak/>
        <w:t>complicates scaling up predictions based on experiments to natural systems, because declines in predator abundances may counteract increases in per-capita foraging rates</w:t>
      </w:r>
      <w:r w:rsidR="004B5662">
        <w:t xml:space="preserve">. </w:t>
      </w:r>
    </w:p>
    <w:p w14:paraId="0C7167AB" w14:textId="77777777" w:rsidR="00673700" w:rsidRDefault="00673700" w:rsidP="00DA1243">
      <w:pPr>
        <w:pStyle w:val="Heading2"/>
        <w:jc w:val="both"/>
      </w:pPr>
      <w:bookmarkStart w:id="8" w:name="_Hlk98959690"/>
      <w:bookmarkEnd w:id="7"/>
      <w:r>
        <w:t>Long-term Interaction Strength (Population Growth)</w:t>
      </w:r>
    </w:p>
    <w:p w14:paraId="75A2CBB5" w14:textId="16EFE222" w:rsidR="00673700" w:rsidRDefault="00673700" w:rsidP="00DA1243">
      <w:pPr>
        <w:pStyle w:val="NATESTYLE1CommonCollege"/>
        <w:ind w:firstLine="720"/>
        <w:jc w:val="both"/>
      </w:pPr>
      <w:bookmarkStart w:id="9" w:name="_Hlk98959713"/>
      <w:bookmarkEnd w:id="8"/>
      <w:r>
        <w:t>The model we used</w:t>
      </w:r>
      <w:r w:rsidR="00EE6666">
        <w:t xml:space="preserve"> </w:t>
      </w:r>
      <w:r w:rsidR="00EE6666">
        <w:fldChar w:fldCharType="begin"/>
      </w:r>
      <w:r w:rsidR="00EE6666">
        <w:instrText xml:space="preserve"> ADDIN ZOTERO_ITEM CSL_CITATION {"citationID":"XW4HZZlr","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EE6666">
        <w:fldChar w:fldCharType="separate"/>
      </w:r>
      <w:r w:rsidR="00EE6666" w:rsidRPr="00EE6666">
        <w:t>(Darby et al. 2015)</w:t>
      </w:r>
      <w:r w:rsidR="00EE6666">
        <w:fldChar w:fldCharType="end"/>
      </w:r>
      <w:r>
        <w:t xml:space="preserve"> had no good empirical measures for juvenile growth so our findings provide more realistic estimates for the Everglades. The dry season parameters were worse than the wet season for recruitment which seems counterintuitive because most egg-laying occurs during the dry season (spring) before the water reaches its annual minimum depth</w:t>
      </w:r>
      <w:r w:rsidR="00EE6666">
        <w:t xml:space="preserve"> </w:t>
      </w:r>
      <w:r w:rsidR="00EE6666">
        <w:fldChar w:fldCharType="begin"/>
      </w:r>
      <w:r w:rsidR="00EE6666">
        <w:instrText xml:space="preserve"> ADDIN ZOTERO_ITEM CSL_CITATION {"citationID":"gmBR6nXU","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Barrus et al. 2023)</w:t>
      </w:r>
      <w:r w:rsidR="00EE6666">
        <w:fldChar w:fldCharType="end"/>
      </w:r>
      <w:r>
        <w:t xml:space="preserve">. This result suggests that improving dry season conditions for survival and growth of juvenile FAS may have a larger benefit for FAS populations than improving wet season conditions. Furthermore, the different hydrologic scenarios, affecting reproductive conditions, had relatively small effects on the isocline relative to the natural spatial and seasonal variation in the two juvenile parameters. </w:t>
      </w:r>
    </w:p>
    <w:p w14:paraId="016DCEA0" w14:textId="5D841E86" w:rsidR="00673700" w:rsidRDefault="00673700" w:rsidP="00DA1243">
      <w:pPr>
        <w:pStyle w:val="NATESTYLE1CommonCollege"/>
        <w:ind w:firstLine="720"/>
        <w:jc w:val="both"/>
      </w:pPr>
      <w:r>
        <w:t xml:space="preserve">In addition to seasonal variation in predation regimes, spatial variation in productivity (i.e., TP) may also mediate predator limitation. The Everglades is phosphorus limited and periphyton total phosphorus ranges between </w:t>
      </w:r>
      <w:r w:rsidRPr="00524172">
        <w:t>30-1000 µg·g</w:t>
      </w:r>
      <w:r w:rsidRPr="00E56059">
        <w:rPr>
          <w:vertAlign w:val="superscript"/>
        </w:rPr>
        <w:t>-1</w:t>
      </w:r>
      <w:r>
        <w:rPr>
          <w:vertAlign w:val="superscript"/>
        </w:rPr>
        <w:t xml:space="preserve"> </w:t>
      </w:r>
      <w:r>
        <w:t xml:space="preserve">with typical TP concentration between 110-400 </w:t>
      </w:r>
      <w:r w:rsidRPr="00524172">
        <w:t>µg·g</w:t>
      </w:r>
      <w:r w:rsidRPr="00E56059">
        <w:rPr>
          <w:vertAlign w:val="superscript"/>
        </w:rPr>
        <w:t>-1</w:t>
      </w:r>
      <w:r>
        <w:t xml:space="preserve"> in the ridge-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Pr>
          <w:vertAlign w:val="subscript"/>
        </w:rPr>
        <w:t xml:space="preserve"> </w:t>
      </w:r>
      <w:r>
        <w:t>Growth of juvenile FAS depend on TP in the periphyton</w:t>
      </w:r>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t>, and previous experimental manipulations of phosphorus showed that higher TP increased growth and juvenile apple snail survival in the presence of gape-limited crayfish</w:t>
      </w:r>
      <w:r w:rsidR="001302A1">
        <w:t xml:space="preserve"> </w:t>
      </w:r>
      <w:r w:rsidR="00371B0F">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t xml:space="preserve">. Our results build on this finding by indicating that TP can mediate the net community level effects of predators on recruitment in the field. Periphyton total phosphorus levels were highest at WCA3A site 2 </w:t>
      </w:r>
      <w:r w:rsidRPr="000011D0">
        <w:t>(Table S3),</w:t>
      </w:r>
      <w:r>
        <w:t xml:space="preserve"> it was the only site to have wet season growth and survival that predicted favorable recruitment, and when combined with dry season parameters WCA3A site 2 predicted slowly declining or static </w:t>
      </w:r>
      <w:r>
        <w:lastRenderedPageBreak/>
        <w:t xml:space="preserve">populations. From an ecological standpoint the parameters measured in the field across the sites indicated that growth and survival rates did not vary in counteracting fashion and that addresses an important point about spatial covariance of the two factors. In times and places with greater growth, we did not necessarily have higher mortality counterbalancing the benefit. </w:t>
      </w:r>
    </w:p>
    <w:p w14:paraId="6C9C8AF1" w14:textId="5927EAE8" w:rsidR="00673700" w:rsidRDefault="00673700" w:rsidP="00DA1243">
      <w:pPr>
        <w:pStyle w:val="NATESTYLE1CommonCollege"/>
        <w:ind w:firstLine="720"/>
        <w:jc w:val="both"/>
      </w:pPr>
      <w:r w:rsidRPr="00C12775">
        <w:t xml:space="preserve">Within the Everglades the current paradigm for encouraging population growth of the </w:t>
      </w:r>
      <w:r>
        <w:t>FAS</w:t>
      </w:r>
      <w:r w:rsidRPr="00C12775">
        <w:t xml:space="preserve"> is to make hydrologic conditions more favorable for reproduction</w:t>
      </w:r>
      <w:r w:rsidR="00371B0F">
        <w:t xml:space="preserve"> </w:t>
      </w:r>
      <w:r w:rsidR="00371B0F">
        <w:fldChar w:fldCharType="begin"/>
      </w:r>
      <w:r w:rsidR="00371B0F">
        <w:instrText xml:space="preserve"> ADDIN ZOTERO_ITEM CSL_CITATION {"citationID":"EHHRpdSR","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371B0F">
        <w:fldChar w:fldCharType="separate"/>
      </w:r>
      <w:r w:rsidR="00371B0F" w:rsidRPr="00371B0F">
        <w:t>(Darby et al. 2015)</w:t>
      </w:r>
      <w:r w:rsidR="00371B0F">
        <w:fldChar w:fldCharType="end"/>
      </w:r>
      <w:r w:rsidRPr="00C12775">
        <w:t xml:space="preserve">, but our results indicate that with the current levels of predation and individual growth, improving hydrologic conditions for reproduction at typical TP conditions in the Everglades can only maintain the already small populations of the </w:t>
      </w:r>
      <w:r>
        <w:t>FAS</w:t>
      </w:r>
      <w:r w:rsidRPr="00C12775">
        <w:t>. This conclusion was strengthened when we set water level and temperature conditions constant to optimize reproductive conditions</w:t>
      </w:r>
      <w:r>
        <w:t xml:space="preserve"> and</w:t>
      </w:r>
      <w:r w:rsidRPr="00C12775">
        <w:t xml:space="preserve"> population growth did not shift from replacement to </w:t>
      </w:r>
      <w:r w:rsidRPr="000011D0">
        <w:t>increasing (</w:t>
      </w:r>
      <w:r>
        <w:t>Figure S5</w:t>
      </w:r>
      <w:r w:rsidRPr="000011D0">
        <w:t>)</w:t>
      </w:r>
      <w:r w:rsidRPr="00C12775">
        <w:t xml:space="preserve">. For hydrologic variation to turn </w:t>
      </w:r>
      <w:r>
        <w:t>FAS</w:t>
      </w:r>
      <w:r w:rsidRPr="00C12775">
        <w:t xml:space="preserve"> population growth positive, either the predation rates would need to be decreased from current levels or </w:t>
      </w:r>
      <w:r>
        <w:t>growth</w:t>
      </w:r>
      <w:r w:rsidRPr="00C12775">
        <w:t xml:space="preserve"> would need to increase in the spring (dry season). We offer hypotheses about the current and historical conditions for population of </w:t>
      </w:r>
      <w:r>
        <w:t>FAS</w:t>
      </w:r>
      <w:r w:rsidRPr="00C12775">
        <w:t xml:space="preserve"> in the Everglades. First, the predation rates in the Everglades might currently be higher than historical levels as a function of non-native fishes or hydrologic conditions that somehow encourage juvenile predators (e.g., invertebrates) in the sloughs. Some non-native fishes introduced to the Everglades have been </w:t>
      </w:r>
      <w:r>
        <w:t xml:space="preserve">mildly </w:t>
      </w:r>
      <w:r w:rsidRPr="00C12775">
        <w:t xml:space="preserve">molluscivorous like </w:t>
      </w:r>
      <w:r>
        <w:t>m</w:t>
      </w:r>
      <w:r w:rsidRPr="00C12775">
        <w:t xml:space="preserve">ayan </w:t>
      </w:r>
      <w:r>
        <w:t>c</w:t>
      </w:r>
      <w:r w:rsidRPr="00C12775">
        <w:t xml:space="preserve">ichlids and </w:t>
      </w:r>
      <w:r>
        <w:t>a</w:t>
      </w:r>
      <w:r w:rsidRPr="00C12775">
        <w:t xml:space="preserve">frican </w:t>
      </w:r>
      <w:r>
        <w:t>j</w:t>
      </w:r>
      <w:r w:rsidRPr="00C12775">
        <w:t xml:space="preserve">ewelfish that have invaded the Everglades and could have increased predation, but our observations suggest that native </w:t>
      </w:r>
      <w:r>
        <w:t xml:space="preserve">predators </w:t>
      </w:r>
      <w:r w:rsidRPr="00C12775">
        <w:t>(</w:t>
      </w:r>
      <w:r>
        <w:t>e.g., crayfish, g</w:t>
      </w:r>
      <w:r w:rsidRPr="00C12775">
        <w:t xml:space="preserve">iant </w:t>
      </w:r>
      <w:r>
        <w:t>w</w:t>
      </w:r>
      <w:r w:rsidRPr="00C12775">
        <w:t xml:space="preserve">ater </w:t>
      </w:r>
      <w:r>
        <w:t>b</w:t>
      </w:r>
      <w:r w:rsidRPr="00C12775">
        <w:t>ugs</w:t>
      </w:r>
      <w:r>
        <w:t>, greater sirens</w:t>
      </w:r>
      <w:r w:rsidRPr="00C12775">
        <w:t xml:space="preserve">) in LILA seem to be more responsible for </w:t>
      </w:r>
      <w:r>
        <w:t>survival patterns</w:t>
      </w:r>
      <w:r w:rsidRPr="00C12775">
        <w:t xml:space="preserve"> than non-native species</w:t>
      </w:r>
      <w:r>
        <w:t xml:space="preserve"> (e.g, mayan cichlids)</w:t>
      </w:r>
      <w:r w:rsidRPr="00C12775">
        <w:t xml:space="preserve">. </w:t>
      </w:r>
      <w:r>
        <w:t xml:space="preserve">One option might be to study controls on giant water bug predation to identify hydrologic conditions reducing their abundances in the dry season. But </w:t>
      </w:r>
      <w:r w:rsidRPr="00C12775">
        <w:t xml:space="preserve">the observed predator community includes native species existing across a wide range </w:t>
      </w:r>
      <w:r w:rsidRPr="00C12775">
        <w:lastRenderedPageBreak/>
        <w:t xml:space="preserve">of the hydroperiod gradient so it remains unclear how hydrologic variation (i.e., floods or droughts) </w:t>
      </w:r>
      <w:r>
        <w:t>could</w:t>
      </w:r>
      <w:r w:rsidRPr="00C12775">
        <w:t xml:space="preserve"> </w:t>
      </w:r>
      <w:r>
        <w:t>fundamentally shift</w:t>
      </w:r>
      <w:r w:rsidRPr="00C12775">
        <w:t xml:space="preserve"> juvenile </w:t>
      </w:r>
      <w:r>
        <w:t>survival</w:t>
      </w:r>
      <w:r w:rsidRPr="00C12775">
        <w:t xml:space="preserve">. The relation between the predators and hydro-patterns </w:t>
      </w:r>
      <w:r>
        <w:t>may require</w:t>
      </w:r>
      <w:r w:rsidRPr="00C12775">
        <w:t xml:space="preserve"> more work, but measurements of juvenile </w:t>
      </w:r>
      <w:r>
        <w:t>survival</w:t>
      </w:r>
      <w:r w:rsidRPr="00C12775">
        <w:t xml:space="preserve"> and </w:t>
      </w:r>
      <w:r>
        <w:t>growth</w:t>
      </w:r>
      <w:r w:rsidRPr="00C12775">
        <w:t xml:space="preserve"> could also be repeated in time and space to measure variation in vital rates, especially survival, </w:t>
      </w:r>
      <w:r>
        <w:t>during windows of time that may produce good survival (e.g., depths of 10-15 cm)</w:t>
      </w:r>
      <w:r w:rsidRPr="00C12775">
        <w:t>. If net community</w:t>
      </w:r>
      <w:r>
        <w:t>-</w:t>
      </w:r>
      <w:r w:rsidRPr="00C12775">
        <w:t xml:space="preserve">level predation has not changed from historical levels, then current hydrologic conditions could also be unfavorable for </w:t>
      </w:r>
      <w:r>
        <w:t>growth</w:t>
      </w:r>
      <w:r w:rsidRPr="00C12775">
        <w:t xml:space="preserve"> of the </w:t>
      </w:r>
      <w:r>
        <w:t>FAS</w:t>
      </w:r>
      <w:r w:rsidRPr="00C12775">
        <w:t xml:space="preserve"> (</w:t>
      </w:r>
      <w:r>
        <w:t>i.e., shifted to the left</w:t>
      </w:r>
      <w:r w:rsidRPr="00C12775">
        <w:t xml:space="preserve"> in Fig</w:t>
      </w:r>
      <w:r>
        <w:t>ure 5</w:t>
      </w:r>
      <w:r w:rsidRPr="00C12775">
        <w:t xml:space="preserve">). Indeed, recent work has shown that increasing water flow velocity, increases </w:t>
      </w:r>
      <w:r>
        <w:t>growth</w:t>
      </w:r>
      <w:r w:rsidRPr="00C12775">
        <w:t xml:space="preserve"> of non-native </w:t>
      </w:r>
      <w:r w:rsidRPr="00D57D20">
        <w:rPr>
          <w:i/>
          <w:iCs/>
        </w:rPr>
        <w:t>Pomacea</w:t>
      </w:r>
      <w:r>
        <w:t xml:space="preserve"> </w:t>
      </w:r>
      <w:r w:rsidRPr="00C12775">
        <w:t>apple snails through changes to microbial food quality</w:t>
      </w:r>
      <w:r w:rsidR="00173112">
        <w:t xml:space="preserve"> </w:t>
      </w:r>
      <w:r w:rsidR="00173112">
        <w:fldChar w:fldCharType="begin"/>
      </w:r>
      <w:r w:rsidR="00173112">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173112">
        <w:fldChar w:fldCharType="separate"/>
      </w:r>
      <w:r w:rsidR="00173112" w:rsidRPr="00173112">
        <w:t>(Hansen et al. 2022)</w:t>
      </w:r>
      <w:r w:rsidR="00173112">
        <w:fldChar w:fldCharType="end"/>
      </w:r>
      <w:r w:rsidRPr="00C12775">
        <w:t xml:space="preserve">. Therefore, an Everglades restored with more discharge might possibly improve </w:t>
      </w:r>
      <w:r>
        <w:t>growth</w:t>
      </w:r>
      <w:r w:rsidRPr="00C12775">
        <w:t xml:space="preserve"> of the juvenile </w:t>
      </w:r>
      <w:r>
        <w:t>FAS</w:t>
      </w:r>
      <w:r w:rsidRPr="00C12775">
        <w:t>.</w:t>
      </w:r>
    </w:p>
    <w:p w14:paraId="30BC4706" w14:textId="6EFCA6A5" w:rsidR="00237445" w:rsidRPr="00237445" w:rsidRDefault="00C460AF" w:rsidP="00237445">
      <w:pPr>
        <w:pStyle w:val="NATESTYLE1CommonCollege"/>
        <w:jc w:val="both"/>
        <w:rPr>
          <w:i/>
          <w:iCs/>
        </w:rPr>
      </w:pPr>
      <w:r>
        <w:rPr>
          <w:i/>
          <w:iCs/>
        </w:rPr>
        <w:t xml:space="preserve">Survival and growth </w:t>
      </w:r>
      <w:r w:rsidR="00237445" w:rsidRPr="00237445">
        <w:rPr>
          <w:i/>
          <w:iCs/>
        </w:rPr>
        <w:t>Isocline</w:t>
      </w:r>
    </w:p>
    <w:p w14:paraId="4C8B2FF2" w14:textId="67CA6EF6" w:rsidR="00673700" w:rsidRPr="00AC6D9A" w:rsidRDefault="00C460AF" w:rsidP="00314ECB">
      <w:pPr>
        <w:pStyle w:val="NATESTYLE1CommonCollege"/>
        <w:jc w:val="both"/>
      </w:pPr>
      <w:r>
        <w:t xml:space="preserve">Despite the </w:t>
      </w:r>
      <w:r w:rsidR="0088081D">
        <w:t>intuitive reasoning</w:t>
      </w:r>
      <w:r w:rsidR="007504B2">
        <w:t xml:space="preserve"> that </w:t>
      </w:r>
      <w:r w:rsidR="008A2020">
        <w:t xml:space="preserve">growth and survival </w:t>
      </w:r>
      <w:r w:rsidR="00D4222A">
        <w:t>interact,</w:t>
      </w:r>
      <w:r w:rsidR="008A2020">
        <w:t xml:space="preserve"> </w:t>
      </w:r>
      <w:r w:rsidR="004C6BB1">
        <w:t>and many studies includ</w:t>
      </w:r>
      <w:r w:rsidR="00921D34">
        <w:t>e</w:t>
      </w:r>
      <w:r w:rsidR="004C6BB1">
        <w:t xml:space="preserve"> this concept </w:t>
      </w:r>
      <w:r w:rsidR="001E27E1">
        <w:t>in building theory</w:t>
      </w:r>
      <w:r w:rsidR="00921D34">
        <w:t xml:space="preserve"> (</w:t>
      </w:r>
      <w:r w:rsidR="00D4222A">
        <w:t>e.g.</w:t>
      </w:r>
      <w:r w:rsidR="00921D34">
        <w:t xml:space="preserve"> temperature alter</w:t>
      </w:r>
      <w:r w:rsidR="00D4222A">
        <w:t>ing</w:t>
      </w:r>
      <w:r w:rsidR="00921D34">
        <w:t xml:space="preserve"> predator-prey interactions)</w:t>
      </w:r>
      <w:r w:rsidR="004C6BB1">
        <w:t>, we believe the isocline</w:t>
      </w:r>
      <w:r w:rsidR="0088081D">
        <w:t xml:space="preserve"> approach</w:t>
      </w:r>
      <w:r w:rsidR="009A1DEB">
        <w:t xml:space="preserve"> is the first to illustrate the theoretical predictions of prey survival and </w:t>
      </w:r>
      <w:r w:rsidR="00C05BDE">
        <w:t xml:space="preserve">juvenile growth on </w:t>
      </w:r>
      <w:r w:rsidR="009A1DEB">
        <w:t>population growth</w:t>
      </w:r>
      <w:r w:rsidR="009E0DF0">
        <w:t xml:space="preserve"> in a specific case. </w:t>
      </w:r>
      <w:r w:rsidR="00314ECB">
        <w:t xml:space="preserve">We showed a negative slope between juvenile survival and growth </w:t>
      </w:r>
      <w:r w:rsidR="001E27E1">
        <w:t>confirming</w:t>
      </w:r>
      <w:r w:rsidR="00314ECB">
        <w:t xml:space="preserve"> the logical conclusion</w:t>
      </w:r>
      <w:r w:rsidR="006934AE">
        <w:t xml:space="preserve"> and empirically demonstrate result</w:t>
      </w:r>
      <w:r w:rsidR="00314ECB">
        <w:t xml:space="preserve"> that higher growth can allow populations to withstand lower survival. This result, although shown in a specific case, we expect to hold for </w:t>
      </w:r>
      <w:r w:rsidR="009E0DF0">
        <w:t>any species with size or s</w:t>
      </w:r>
      <w:r w:rsidR="00AF79B5">
        <w:t>tage</w:t>
      </w:r>
      <w:r w:rsidR="009E0DF0">
        <w:t xml:space="preserve"> dependent survival.  Interestingly</w:t>
      </w:r>
      <w:r w:rsidR="007020B1">
        <w:t>,</w:t>
      </w:r>
      <w:r w:rsidR="009E0DF0">
        <w:t xml:space="preserve"> </w:t>
      </w:r>
      <w:r w:rsidR="007020B1">
        <w:t xml:space="preserve">the isocline also seems to indicate that altering reproduction can change the slope of the </w:t>
      </w:r>
      <w:r w:rsidR="00314ECB">
        <w:t xml:space="preserve">isocline suggesting that </w:t>
      </w:r>
      <w:r w:rsidR="00E245E1">
        <w:t>populations</w:t>
      </w:r>
      <w:r w:rsidR="004B694B">
        <w:t xml:space="preserve"> disproportionately</w:t>
      </w:r>
      <w:r w:rsidR="00314ECB">
        <w:t xml:space="preserve"> benefit</w:t>
      </w:r>
      <w:r w:rsidR="004B694B">
        <w:t xml:space="preserve"> from</w:t>
      </w:r>
      <w:r w:rsidR="00314ECB">
        <w:t xml:space="preserve"> increased reproducti</w:t>
      </w:r>
      <w:r w:rsidR="00DA1240">
        <w:t xml:space="preserve">ve rates </w:t>
      </w:r>
      <w:r w:rsidR="007356AB">
        <w:t>when</w:t>
      </w:r>
      <w:r w:rsidR="00DA1240">
        <w:t xml:space="preserve"> conditions for growt</w:t>
      </w:r>
      <w:r w:rsidR="005142F5">
        <w:t>h</w:t>
      </w:r>
      <w:r w:rsidR="00CA28A3">
        <w:t xml:space="preserve"> </w:t>
      </w:r>
      <w:r w:rsidR="00A4485D">
        <w:t xml:space="preserve">are better </w:t>
      </w:r>
      <w:r w:rsidR="007356AB">
        <w:t>than</w:t>
      </w:r>
      <w:r w:rsidR="00CA28A3">
        <w:t xml:space="preserve"> when they are worse</w:t>
      </w:r>
      <w:r w:rsidR="00A4485D">
        <w:t xml:space="preserve"> (i.e.,</w:t>
      </w:r>
      <w:r w:rsidR="00FD54E0">
        <w:t xml:space="preserve"> populations can</w:t>
      </w:r>
      <w:r w:rsidR="00A4485D">
        <w:t xml:space="preserve"> withstand a relatively greater reduction in survival</w:t>
      </w:r>
      <w:r w:rsidR="00FD54E0">
        <w:t xml:space="preserve"> at higher growth rates than lower growth rates</w:t>
      </w:r>
      <w:r w:rsidR="00A4485D">
        <w:t>)</w:t>
      </w:r>
      <w:r w:rsidR="00CA28A3">
        <w:t>.</w:t>
      </w:r>
      <w:r w:rsidR="000B4276">
        <w:t xml:space="preserve">  </w:t>
      </w:r>
      <w:r w:rsidR="00BD27A6">
        <w:t xml:space="preserve">The result that populations disproportionately benefit from increased reproduction at higher </w:t>
      </w:r>
      <w:r w:rsidR="00BD27A6">
        <w:lastRenderedPageBreak/>
        <w:t>growth needs</w:t>
      </w:r>
      <w:r w:rsidR="000063CF">
        <w:t xml:space="preserve"> </w:t>
      </w:r>
      <w:r w:rsidR="000B4276">
        <w:t xml:space="preserve">to be further corroborated with future </w:t>
      </w:r>
      <w:r w:rsidR="000063CF">
        <w:t>theoretical wo</w:t>
      </w:r>
      <w:r w:rsidR="00CC2CE4">
        <w:t>r</w:t>
      </w:r>
      <w:r w:rsidR="000063CF">
        <w:t>k</w:t>
      </w:r>
      <w:r w:rsidR="000B4276">
        <w:t xml:space="preserve"> but demonstrates</w:t>
      </w:r>
      <w:r w:rsidR="00BE0A96">
        <w:t xml:space="preserve"> at least one</w:t>
      </w:r>
      <w:r w:rsidR="000B4276">
        <w:t xml:space="preserve"> </w:t>
      </w:r>
      <w:r w:rsidR="00CC2CE4">
        <w:t xml:space="preserve">reason why exploring this </w:t>
      </w:r>
      <w:r w:rsidR="009000D0">
        <w:t xml:space="preserve">theoretical backing of this well-known concept </w:t>
      </w:r>
      <w:r w:rsidR="00BE0A96">
        <w:t xml:space="preserve">will be fruitful. </w:t>
      </w:r>
      <w:r w:rsidR="00365162">
        <w:t xml:space="preserve">Additionally, as we demonstrate here this understanding can aid </w:t>
      </w:r>
      <w:r w:rsidR="009D6F36">
        <w:t xml:space="preserve">conservation and management to offer new hypotheses about what limits populations and </w:t>
      </w:r>
      <w:r w:rsidR="00DC1307">
        <w:t>that could lead to new management regimes for</w:t>
      </w:r>
      <w:r w:rsidR="009D6F36">
        <w:t xml:space="preserve"> </w:t>
      </w:r>
      <w:r w:rsidR="00DC1307">
        <w:t>replenishing</w:t>
      </w:r>
      <w:r w:rsidR="009D6F36">
        <w:t xml:space="preserve"> populations that have declined. </w:t>
      </w:r>
    </w:p>
    <w:p w14:paraId="27F757A9" w14:textId="77777777" w:rsidR="00673700" w:rsidRPr="00524172" w:rsidRDefault="00673700" w:rsidP="00DA1243">
      <w:pPr>
        <w:pStyle w:val="Heading1"/>
      </w:pPr>
      <w:r w:rsidRPr="00524172">
        <w:t>Acknowledgments:</w:t>
      </w:r>
    </w:p>
    <w:p w14:paraId="56EAB1C1" w14:textId="77777777" w:rsidR="00673700" w:rsidRDefault="00673700" w:rsidP="00DA1243">
      <w:pPr>
        <w:pStyle w:val="NATESTYLE1CommonCollege"/>
      </w:pPr>
      <w:r w:rsidRPr="00524172">
        <w:t>J. Sommer and E. Cline were instrumental in completing the fieldwork and maintaining the wetland hydrologic conditions.</w:t>
      </w:r>
      <w:r>
        <w:t xml:space="preserve">  K. Buckman, S. Olayon, J. Aymonin, and K. Chehab also participated in field work. The thoughtful comments of this work from the wetland ecology lab in Florida International University significantly improved this work. </w:t>
      </w:r>
      <w:r w:rsidRPr="00524172">
        <w:t>This work was made possible by a contract between the South Florida Water Management District and Florida Atlantic University.</w:t>
      </w:r>
      <w:r>
        <w:t xml:space="preserve"> </w:t>
      </w:r>
      <w:r w:rsidRPr="00524172">
        <w:t>This paper is contribution ## the Institute of Environment at Florida International University.</w:t>
      </w:r>
      <w:r>
        <w:t xml:space="preserve"> </w:t>
      </w:r>
    </w:p>
    <w:p w14:paraId="7AEF3903" w14:textId="77777777" w:rsidR="00673700" w:rsidRDefault="00673700" w:rsidP="00DA1243">
      <w:pPr>
        <w:pStyle w:val="Heading1"/>
      </w:pPr>
      <w:r>
        <w:t xml:space="preserve">Author Contributions </w:t>
      </w:r>
    </w:p>
    <w:p w14:paraId="466B10D7" w14:textId="77777777" w:rsidR="00673700" w:rsidRDefault="00673700" w:rsidP="00DA1243">
      <w:r>
        <w:t xml:space="preserve">All authors contributed something to the design. The tethering and growth rate design and experiments were established by NJD, NTB and MIC. Data collection was performed by NTB and NJD. Analyses and statistical models were conducted by NTB in consultation with NJD. The paper was written by NTB with edits and comments from all the co-authors. All authors have read and approved the final manuscript.  </w:t>
      </w:r>
    </w:p>
    <w:p w14:paraId="403FF8C9" w14:textId="77777777" w:rsidR="00673700" w:rsidRDefault="00673700" w:rsidP="00DA1243">
      <w:pPr>
        <w:pStyle w:val="Heading1"/>
      </w:pPr>
      <w:r>
        <w:t>Conflict of Interests</w:t>
      </w:r>
    </w:p>
    <w:p w14:paraId="0F403047" w14:textId="504CE12C" w:rsidR="00673700" w:rsidRDefault="00673700" w:rsidP="00DA1243">
      <w:r>
        <w:t>We declare no financial interests that could create conflicts for this work.</w:t>
      </w:r>
    </w:p>
    <w:p w14:paraId="0558C2D5" w14:textId="629824FA" w:rsidR="00AF7FFE" w:rsidRDefault="00AF7FFE" w:rsidP="00DA1243">
      <w:pPr>
        <w:pStyle w:val="Heading1"/>
      </w:pPr>
      <w:r>
        <w:lastRenderedPageBreak/>
        <w:t>References</w:t>
      </w:r>
    </w:p>
    <w:p w14:paraId="4082FC3B" w14:textId="77777777" w:rsidR="00A2004F" w:rsidRPr="00A2004F" w:rsidRDefault="00781DC3" w:rsidP="00A2004F">
      <w:pPr>
        <w:pStyle w:val="Bibliography"/>
        <w:rPr>
          <w:rFonts w:cs="Times New Roman"/>
        </w:rPr>
      </w:pPr>
      <w:r>
        <w:fldChar w:fldCharType="begin"/>
      </w:r>
      <w:r w:rsidR="00830ACF">
        <w:instrText xml:space="preserve"> ADDIN ZOTERO_BIBL {"uncited":[],"omitted":[],"custom":[]} CSL_BIBLIOGRAPHY </w:instrText>
      </w:r>
      <w:r>
        <w:fldChar w:fldCharType="separate"/>
      </w:r>
      <w:r w:rsidR="00A2004F" w:rsidRPr="00A2004F">
        <w:rPr>
          <w:rFonts w:cs="Times New Roman"/>
        </w:rPr>
        <w:t>Baker, R., and N. Waltham. 2020. Tethering mobile aquatic organisms to measure predation: A renewed call for caution. Journal of Experimental Marine Biology and Ecology 523:151270.</w:t>
      </w:r>
    </w:p>
    <w:p w14:paraId="7C1346C9" w14:textId="77777777" w:rsidR="00A2004F" w:rsidRPr="00A2004F" w:rsidRDefault="00A2004F" w:rsidP="00A2004F">
      <w:pPr>
        <w:pStyle w:val="Bibliography"/>
        <w:rPr>
          <w:rFonts w:cs="Times New Roman"/>
        </w:rPr>
      </w:pPr>
      <w:r w:rsidRPr="00A2004F">
        <w:rPr>
          <w:rFonts w:cs="Times New Roman"/>
        </w:rPr>
        <w:t>Barrus, N. T., D. Drumheller, M. I. Cook, and N. J. Dorn. 2023. Life history responses of two co-occurring congeneric Apple Snails (Pomacea maculata and P. paludosa) to variation in water depth and metaphyton total phosphorus. Hydrobiologia 850:841–860.</w:t>
      </w:r>
    </w:p>
    <w:p w14:paraId="0A8F87AE" w14:textId="77777777" w:rsidR="00A2004F" w:rsidRPr="00A2004F" w:rsidRDefault="00A2004F" w:rsidP="00A2004F">
      <w:pPr>
        <w:pStyle w:val="Bibliography"/>
        <w:rPr>
          <w:rFonts w:cs="Times New Roman"/>
        </w:rPr>
      </w:pPr>
      <w:r w:rsidRPr="00A2004F">
        <w:rPr>
          <w:rFonts w:cs="Times New Roman"/>
        </w:rPr>
        <w:t>Brannelly, L. A., M. E. B. Ohmer, V. Saenz, and C. L. Richards‐Zawacki. 2019. Effects of hydroperiod on growth, development, survival and immune defences in a temperate amphibian. Functional Ecology 33:1952–1961.</w:t>
      </w:r>
    </w:p>
    <w:p w14:paraId="3F54DF06" w14:textId="77777777" w:rsidR="00A2004F" w:rsidRPr="00A2004F" w:rsidRDefault="00A2004F" w:rsidP="00A2004F">
      <w:pPr>
        <w:pStyle w:val="Bibliography"/>
        <w:rPr>
          <w:rFonts w:cs="Times New Roman"/>
        </w:rPr>
      </w:pPr>
      <w:r w:rsidRPr="00A2004F">
        <w:rPr>
          <w:rFonts w:cs="Times New Roman"/>
        </w:rPr>
        <w:t>Cattau, C. E., P. C. Darby, R. J. Fletcher, and W. M. Kitchens. 2014. Reproductive responses of the endangered snail kite to variations in prey density: Effects of Prey Density on Kite Reproduction. The Journal of Wildlife Management 78:620–631.</w:t>
      </w:r>
    </w:p>
    <w:p w14:paraId="35FCC797" w14:textId="77777777" w:rsidR="00A2004F" w:rsidRPr="00A2004F" w:rsidRDefault="00A2004F" w:rsidP="00A2004F">
      <w:pPr>
        <w:pStyle w:val="Bibliography"/>
        <w:rPr>
          <w:rFonts w:cs="Times New Roman"/>
        </w:rPr>
      </w:pPr>
      <w:r w:rsidRPr="00A2004F">
        <w:rPr>
          <w:rFonts w:cs="Times New Roman"/>
        </w:rPr>
        <w:t>Cattau, C. E., R. J. Fletcher, B. E. Reichert, and W. M. Kitchens. 2016. Counteracting effects of a non‐native prey on the demography of a native predator culminate in positive population growth. Ecological Applications 26:1952–1968.</w:t>
      </w:r>
    </w:p>
    <w:p w14:paraId="3D81C09A" w14:textId="77777777" w:rsidR="00A2004F" w:rsidRPr="00A2004F" w:rsidRDefault="00A2004F" w:rsidP="00A2004F">
      <w:pPr>
        <w:pStyle w:val="Bibliography"/>
        <w:rPr>
          <w:rFonts w:cs="Times New Roman"/>
        </w:rPr>
      </w:pPr>
      <w:r w:rsidRPr="00A2004F">
        <w:rPr>
          <w:rFonts w:cs="Times New Roman"/>
        </w:rPr>
        <w:t>Chockley, B., C. St. Mary, and C. Osenberg. 2008. Population sinks in the Upper Florida Keys: the importance of demographic variation in population dynamics of the marine shrimp Stenopus hispidus. Marine Ecology Progress Series 360:135–145.</w:t>
      </w:r>
    </w:p>
    <w:p w14:paraId="35C69822" w14:textId="77777777" w:rsidR="00A2004F" w:rsidRPr="00A2004F" w:rsidRDefault="00A2004F" w:rsidP="00A2004F">
      <w:pPr>
        <w:pStyle w:val="Bibliography"/>
        <w:rPr>
          <w:rFonts w:cs="Times New Roman"/>
        </w:rPr>
      </w:pPr>
      <w:r w:rsidRPr="00A2004F">
        <w:rPr>
          <w:rFonts w:cs="Times New Roman"/>
        </w:rPr>
        <w:t>Craig, J. K., B. J. Burke, L. B. Crowder, and J. A. Rice. 2006. Prey growth and size-dependent predation in juvenile estuarine fishes: experimental and model analyses. Ecology 87:2366–2377.</w:t>
      </w:r>
    </w:p>
    <w:p w14:paraId="1EC70F12" w14:textId="77777777" w:rsidR="00A2004F" w:rsidRPr="00A2004F" w:rsidRDefault="00A2004F" w:rsidP="00A2004F">
      <w:pPr>
        <w:pStyle w:val="Bibliography"/>
        <w:rPr>
          <w:rFonts w:cs="Times New Roman"/>
        </w:rPr>
      </w:pPr>
      <w:r w:rsidRPr="00A2004F">
        <w:rPr>
          <w:rFonts w:cs="Times New Roman"/>
        </w:rPr>
        <w:lastRenderedPageBreak/>
        <w:t>Darby, P. C., D. L. DeAngelis, S. S. Romañach, K. Suir, and J. Bridevaux. 2015. Modeling apple snail population dynamics on the Everglades landscape. Landscape Ecology 30:1497–1510.</w:t>
      </w:r>
    </w:p>
    <w:p w14:paraId="5599DA4A" w14:textId="77777777" w:rsidR="00A2004F" w:rsidRPr="00A2004F" w:rsidRDefault="00A2004F" w:rsidP="00A2004F">
      <w:pPr>
        <w:pStyle w:val="Bibliography"/>
        <w:rPr>
          <w:rFonts w:cs="Times New Roman"/>
        </w:rPr>
      </w:pPr>
      <w:r w:rsidRPr="00A2004F">
        <w:rPr>
          <w:rFonts w:cs="Times New Roman"/>
        </w:rPr>
        <w:t>Davidson, A. T., and N. J. Dorn. 2017. Life history traits determine the differential vulnerability of native and invasive apple snails (Pomacea spp.) to a shared juvenile-stage predator. Aquatic Ecology 51:331–341.</w:t>
      </w:r>
    </w:p>
    <w:p w14:paraId="0A581DEE" w14:textId="77777777" w:rsidR="00A2004F" w:rsidRPr="00A2004F" w:rsidRDefault="00A2004F" w:rsidP="00A2004F">
      <w:pPr>
        <w:pStyle w:val="Bibliography"/>
        <w:rPr>
          <w:rFonts w:cs="Times New Roman"/>
        </w:rPr>
      </w:pPr>
      <w:r w:rsidRPr="00A2004F">
        <w:rPr>
          <w:rFonts w:cs="Times New Roman"/>
        </w:rPr>
        <w:t>Davidson, A. T., and N. J. Dorn. 2018. System productivity alters predator sorting of a size-structured mixed prey community. Oecologia 186:1101–1111.</w:t>
      </w:r>
    </w:p>
    <w:p w14:paraId="7180ED27" w14:textId="77777777" w:rsidR="00A2004F" w:rsidRPr="00A2004F" w:rsidRDefault="00A2004F" w:rsidP="00A2004F">
      <w:pPr>
        <w:pStyle w:val="Bibliography"/>
        <w:rPr>
          <w:rFonts w:cs="Times New Roman"/>
        </w:rPr>
      </w:pPr>
      <w:r w:rsidRPr="00A2004F">
        <w:rPr>
          <w:rFonts w:cs="Times New Roman"/>
        </w:rPr>
        <w:t>Davidson, A. T., E. A. Hamman, M. W. McCoy, and J. R. Vonesh. 2021. Asymmetrical effects of temperature on stage‐structured predator–prey interactions. Functional Ecology 35:1041–1054.</w:t>
      </w:r>
    </w:p>
    <w:p w14:paraId="7A16EC1F" w14:textId="77777777" w:rsidR="00A2004F" w:rsidRPr="00A2004F" w:rsidRDefault="00A2004F" w:rsidP="00A2004F">
      <w:pPr>
        <w:pStyle w:val="Bibliography"/>
        <w:rPr>
          <w:rFonts w:cs="Times New Roman"/>
        </w:rPr>
      </w:pPr>
      <w:r w:rsidRPr="00A2004F">
        <w:rPr>
          <w:rFonts w:cs="Times New Roman"/>
        </w:rPr>
        <w:t>De Roos, A. M., L. Persson, and E. McCauley. 2003. The influence of size‐dependent life‐history traits on the structure and dynamics of populations and communities. Ecology Letters 6:473–487.</w:t>
      </w:r>
    </w:p>
    <w:p w14:paraId="5C6D644F" w14:textId="77777777" w:rsidR="00A2004F" w:rsidRPr="00A2004F" w:rsidRDefault="00A2004F" w:rsidP="00A2004F">
      <w:pPr>
        <w:pStyle w:val="Bibliography"/>
        <w:rPr>
          <w:rFonts w:cs="Times New Roman"/>
        </w:rPr>
      </w:pPr>
      <w:r w:rsidRPr="00A2004F">
        <w:rPr>
          <w:rFonts w:cs="Times New Roman"/>
        </w:rPr>
        <w:t>Drumheller, D. K., M. I. Cook, and N. J. Dorn. 2022. The role of direct chemical inhibition in the displacement of a native herbivore by an invasive congener. Biological Invasions 24:1739–1753.</w:t>
      </w:r>
    </w:p>
    <w:p w14:paraId="6BAE1F0F" w14:textId="77777777" w:rsidR="00A2004F" w:rsidRPr="00A2004F" w:rsidRDefault="00A2004F" w:rsidP="00A2004F">
      <w:pPr>
        <w:pStyle w:val="Bibliography"/>
        <w:rPr>
          <w:rFonts w:cs="Times New Roman"/>
        </w:rPr>
      </w:pPr>
      <w:r w:rsidRPr="00A2004F">
        <w:rPr>
          <w:rFonts w:cs="Times New Roman"/>
        </w:rPr>
        <w:t>Gaiser, E. E., P. V. McCormick, S. E. Hagerthey, and A. D. Gottlieb. 2011. Landscape Patterns of Periphyton in the Florida Everglades. Critical Reviews in Environmental Science and Technology 41:92–120.</w:t>
      </w:r>
    </w:p>
    <w:p w14:paraId="11EA8607" w14:textId="77777777" w:rsidR="00A2004F" w:rsidRPr="00A2004F" w:rsidRDefault="00A2004F" w:rsidP="00A2004F">
      <w:pPr>
        <w:pStyle w:val="Bibliography"/>
        <w:rPr>
          <w:rFonts w:cs="Times New Roman"/>
        </w:rPr>
      </w:pPr>
      <w:r w:rsidRPr="00A2004F">
        <w:rPr>
          <w:rFonts w:cs="Times New Roman"/>
        </w:rPr>
        <w:t>Gaiser, E. E., J. C. Trexler, and P. R. Wetzel. 2012. The Florida Everglades. Pages 231–252 Wetland Habitats of North America. University of California Press, Los Angeles California.</w:t>
      </w:r>
    </w:p>
    <w:p w14:paraId="6D246C85" w14:textId="77777777" w:rsidR="00A2004F" w:rsidRPr="00A2004F" w:rsidRDefault="00A2004F" w:rsidP="00A2004F">
      <w:pPr>
        <w:pStyle w:val="Bibliography"/>
        <w:rPr>
          <w:rFonts w:cs="Times New Roman"/>
        </w:rPr>
      </w:pPr>
      <w:r w:rsidRPr="00A2004F">
        <w:rPr>
          <w:rFonts w:cs="Times New Roman"/>
        </w:rPr>
        <w:lastRenderedPageBreak/>
        <w:t>Gutierre, Darby, Valentine-Darby, Mellow, Therrien, and Watford. 2019. Contrasting Patterns of Pomacea maculata Establishment and Dispersal in an Everglades Wetland Unit and a Central Florida Lake. Diversity 11:183.</w:t>
      </w:r>
    </w:p>
    <w:p w14:paraId="29640A14" w14:textId="77777777" w:rsidR="00A2004F" w:rsidRPr="00A2004F" w:rsidRDefault="00A2004F" w:rsidP="00A2004F">
      <w:pPr>
        <w:pStyle w:val="Bibliography"/>
        <w:rPr>
          <w:rFonts w:cs="Times New Roman"/>
        </w:rPr>
      </w:pPr>
      <w:r w:rsidRPr="00A2004F">
        <w:rPr>
          <w:rFonts w:cs="Times New Roman"/>
        </w:rPr>
        <w:t>Hanning, G. W. 1979. Aspects of Reproduction in Pomacea paludosa (Mesogastropoda: Pilidae). Florida State University, Tallahassee FL.</w:t>
      </w:r>
    </w:p>
    <w:p w14:paraId="7DE35A22" w14:textId="77777777" w:rsidR="00A2004F" w:rsidRPr="00A2004F" w:rsidRDefault="00A2004F" w:rsidP="00A2004F">
      <w:pPr>
        <w:pStyle w:val="Bibliography"/>
        <w:rPr>
          <w:rFonts w:cs="Times New Roman"/>
        </w:rPr>
      </w:pPr>
      <w:r w:rsidRPr="00A2004F">
        <w:rPr>
          <w:rFonts w:cs="Times New Roman"/>
        </w:rPr>
        <w:t>Hansen, C., S. Newman, C. J. Saunders, E. K. Tate-Boldt, and N. J. Dorn. 2022. Flow-mediated growth of an aquatic herbivore. Hydrobiologia 849:3161–3173.</w:t>
      </w:r>
    </w:p>
    <w:p w14:paraId="1605C563" w14:textId="77777777" w:rsidR="00A2004F" w:rsidRPr="00A2004F" w:rsidRDefault="00A2004F" w:rsidP="00A2004F">
      <w:pPr>
        <w:pStyle w:val="Bibliography"/>
        <w:rPr>
          <w:rFonts w:cs="Times New Roman"/>
        </w:rPr>
      </w:pPr>
      <w:r w:rsidRPr="00A2004F">
        <w:rPr>
          <w:rFonts w:cs="Times New Roman"/>
        </w:rPr>
        <w:t>van der Heiden, C. A., and N. J. Dorn. 2017. Benefits of adjacent habitat patches to the distribution of a crayfish population in a hydro-dynamic wetland landscape. Aquatic Ecology 51:219–233.</w:t>
      </w:r>
    </w:p>
    <w:p w14:paraId="76722454" w14:textId="77777777" w:rsidR="00A2004F" w:rsidRPr="00A2004F" w:rsidRDefault="00A2004F" w:rsidP="00A2004F">
      <w:pPr>
        <w:pStyle w:val="Bibliography"/>
        <w:rPr>
          <w:rFonts w:cs="Times New Roman"/>
        </w:rPr>
      </w:pPr>
      <w:r w:rsidRPr="00A2004F">
        <w:rPr>
          <w:rFonts w:cs="Times New Roman"/>
        </w:rPr>
        <w:t>Howell, H. J. 2023, August. The Ecology, Conservation, and Management of the Everglades’ Herpetofaunal Community. Dissertation, University of Miami, Coral Gables, FL.</w:t>
      </w:r>
    </w:p>
    <w:p w14:paraId="13E8A1A8" w14:textId="77777777" w:rsidR="00A2004F" w:rsidRPr="00A2004F" w:rsidRDefault="00A2004F" w:rsidP="00A2004F">
      <w:pPr>
        <w:pStyle w:val="Bibliography"/>
        <w:rPr>
          <w:rFonts w:cs="Times New Roman"/>
        </w:rPr>
      </w:pPr>
      <w:r w:rsidRPr="00A2004F">
        <w:rPr>
          <w:rFonts w:cs="Times New Roman"/>
        </w:rPr>
        <w:t xml:space="preserve">Jeyasingh, P. D., and L. J. Weider. 2005. Phosphorus availability mediates plasticity in life-history traits and predator-prey interactions in </w:t>
      </w:r>
      <w:r w:rsidRPr="00A2004F">
        <w:rPr>
          <w:rFonts w:cs="Times New Roman"/>
          <w:i/>
          <w:iCs/>
        </w:rPr>
        <w:t>Daphnia</w:t>
      </w:r>
      <w:r w:rsidRPr="00A2004F">
        <w:rPr>
          <w:rFonts w:cs="Times New Roman"/>
        </w:rPr>
        <w:t>: Phosphorus alters life-history and predation. Ecology Letters 8:1021–1028.</w:t>
      </w:r>
    </w:p>
    <w:p w14:paraId="5E8E5650" w14:textId="77777777" w:rsidR="00A2004F" w:rsidRPr="00A2004F" w:rsidRDefault="00A2004F" w:rsidP="00A2004F">
      <w:pPr>
        <w:pStyle w:val="Bibliography"/>
        <w:rPr>
          <w:rFonts w:cs="Times New Roman"/>
        </w:rPr>
      </w:pPr>
      <w:r w:rsidRPr="00A2004F">
        <w:rPr>
          <w:rFonts w:cs="Times New Roman"/>
        </w:rPr>
        <w:t>Kesler, D. H., and W. R. Munns,. 1989. Predation by Belostoma flumineum (Hemiptera): An Important Cause of Mortality in Freshwater Snails. Journal of the North American Benthological Society 8:342–350.</w:t>
      </w:r>
    </w:p>
    <w:p w14:paraId="15922251" w14:textId="77777777" w:rsidR="00A2004F" w:rsidRPr="00A2004F" w:rsidRDefault="00A2004F" w:rsidP="00A2004F">
      <w:pPr>
        <w:pStyle w:val="Bibliography"/>
        <w:rPr>
          <w:rFonts w:cs="Times New Roman"/>
        </w:rPr>
      </w:pPr>
      <w:r w:rsidRPr="00A2004F">
        <w:rPr>
          <w:rFonts w:cs="Times New Roman"/>
        </w:rPr>
        <w:t>Kingsolver, J. G., and H. A. Woods. 2016. Beyond Thermal Performance Curves: Modeling Time-Dependent Effects of Thermal Stress on Ectotherm Growth Rates. The American Naturalist 187:283–294.</w:t>
      </w:r>
    </w:p>
    <w:p w14:paraId="223B3C71" w14:textId="77777777" w:rsidR="00A2004F" w:rsidRPr="00A2004F" w:rsidRDefault="00A2004F" w:rsidP="00A2004F">
      <w:pPr>
        <w:pStyle w:val="Bibliography"/>
        <w:rPr>
          <w:rFonts w:cs="Times New Roman"/>
        </w:rPr>
      </w:pPr>
      <w:r w:rsidRPr="00A2004F">
        <w:rPr>
          <w:rFonts w:cs="Times New Roman"/>
        </w:rPr>
        <w:lastRenderedPageBreak/>
        <w:t>Ma, G., C. Bai, V. H. W. Rudolf, and C. Ma. 2021. Night warming alters mean warming effects on predator–prey interactions by modifying predator demographics and interaction strengths. Functional Ecology 35:2094–2107.</w:t>
      </w:r>
    </w:p>
    <w:p w14:paraId="558A8BAC" w14:textId="77777777" w:rsidR="00A2004F" w:rsidRPr="00A2004F" w:rsidRDefault="00A2004F" w:rsidP="00A2004F">
      <w:pPr>
        <w:pStyle w:val="Bibliography"/>
        <w:rPr>
          <w:rFonts w:cs="Times New Roman"/>
        </w:rPr>
      </w:pPr>
      <w:r w:rsidRPr="00A2004F">
        <w:rPr>
          <w:rFonts w:cs="Times New Roman"/>
        </w:rPr>
        <w:t>MacArthur, R., and R. Levins. 1964. Competition, habitat selections, and character displacement in a patchy environment. Proceedings of the National Academy of Sciences 51:1207–1210.</w:t>
      </w:r>
    </w:p>
    <w:p w14:paraId="3F1D3068" w14:textId="77777777" w:rsidR="00A2004F" w:rsidRPr="00A2004F" w:rsidRDefault="00A2004F" w:rsidP="00A2004F">
      <w:pPr>
        <w:pStyle w:val="Bibliography"/>
        <w:rPr>
          <w:rFonts w:cs="Times New Roman"/>
        </w:rPr>
      </w:pPr>
      <w:r w:rsidRPr="00A2004F">
        <w:rPr>
          <w:rFonts w:cs="Times New Roman"/>
        </w:rPr>
        <w:t>McCoy, M. W., B. M. Bolker, K. M. Warkentin, and J. R. Vonesh. 2011. Predicting Predation through Prey Ontogeny Using Size-Dependent Functional Response Models. The American Naturalist 177:17.</w:t>
      </w:r>
    </w:p>
    <w:p w14:paraId="5DD6E756" w14:textId="77777777" w:rsidR="00A2004F" w:rsidRPr="00A2004F" w:rsidRDefault="00A2004F" w:rsidP="00A2004F">
      <w:pPr>
        <w:pStyle w:val="Bibliography"/>
        <w:rPr>
          <w:rFonts w:cs="Times New Roman"/>
        </w:rPr>
      </w:pPr>
      <w:r w:rsidRPr="00A2004F">
        <w:rPr>
          <w:rFonts w:cs="Times New Roman"/>
        </w:rPr>
        <w:t>McPeek, M. A., and B. L. Peckarsky. 1998. Life histories and the strengths of species interactions: combining mortality growth and fecundity. Ecology 79:867–879.</w:t>
      </w:r>
    </w:p>
    <w:p w14:paraId="1875BB1E" w14:textId="77777777" w:rsidR="00A2004F" w:rsidRPr="00A2004F" w:rsidRDefault="00A2004F" w:rsidP="00A2004F">
      <w:pPr>
        <w:pStyle w:val="Bibliography"/>
        <w:rPr>
          <w:rFonts w:cs="Times New Roman"/>
        </w:rPr>
      </w:pPr>
      <w:r w:rsidRPr="00A2004F">
        <w:rPr>
          <w:rFonts w:cs="Times New Roman"/>
        </w:rPr>
        <w:t>McVoy, C. W., W. P. Said, J. Obeyseker, J. A. VanArman, and T. W. Dreschel. 2011. Landscapes and Hydrology of the Predrainage Everglades. University Press of Florida.</w:t>
      </w:r>
    </w:p>
    <w:p w14:paraId="77981E73" w14:textId="77777777" w:rsidR="00A2004F" w:rsidRPr="00A2004F" w:rsidRDefault="00A2004F" w:rsidP="00A2004F">
      <w:pPr>
        <w:pStyle w:val="Bibliography"/>
        <w:rPr>
          <w:rFonts w:cs="Times New Roman"/>
        </w:rPr>
      </w:pPr>
      <w:r w:rsidRPr="00A2004F">
        <w:rPr>
          <w:rFonts w:cs="Times New Roman"/>
        </w:rPr>
        <w:t>Meehan, M. L., K. F. Turnbull, B. J. Sinclair, and Z. Lindo. 2022. Predators minimize energy costs, rather than maximize energy gains under warming: Evidence from a microcosm feeding experiment. Functional Ecology 36:2279–2288.</w:t>
      </w:r>
    </w:p>
    <w:p w14:paraId="21D51698" w14:textId="77777777" w:rsidR="00A2004F" w:rsidRPr="00A2004F" w:rsidRDefault="00A2004F" w:rsidP="00A2004F">
      <w:pPr>
        <w:pStyle w:val="Bibliography"/>
        <w:rPr>
          <w:rFonts w:cs="Times New Roman"/>
        </w:rPr>
      </w:pPr>
      <w:r w:rsidRPr="00A2004F">
        <w:rPr>
          <w:rFonts w:cs="Times New Roman"/>
        </w:rPr>
        <w:t>Nunes, L. T., D. R. Barneche, N. S. Lastrucci, A. A. Fraga, J. A. C. C. Nunes, C. E. L. Ferreira, and S. R. Floeter. 2021. Predicting the effects of body size, temperature and diet on animal feeding rates. Functional Ecology 35:2229–2240.</w:t>
      </w:r>
    </w:p>
    <w:p w14:paraId="06D07F97" w14:textId="77777777" w:rsidR="00A2004F" w:rsidRPr="00A2004F" w:rsidRDefault="00A2004F" w:rsidP="00A2004F">
      <w:pPr>
        <w:pStyle w:val="Bibliography"/>
        <w:rPr>
          <w:rFonts w:cs="Times New Roman"/>
        </w:rPr>
      </w:pPr>
      <w:r w:rsidRPr="00A2004F">
        <w:rPr>
          <w:rFonts w:cs="Times New Roman"/>
        </w:rPr>
        <w:t>Pepi, A., P. Grof-Tisza, M. Holyoak, and R. Karban. 2018. As temperature increases, predator attack rate is more important to survival than a smaller window of prey vulnerability. Ecology 99:1584–1590.</w:t>
      </w:r>
    </w:p>
    <w:p w14:paraId="07BB8A71" w14:textId="77777777" w:rsidR="00A2004F" w:rsidRPr="00A2004F" w:rsidRDefault="00A2004F" w:rsidP="00A2004F">
      <w:pPr>
        <w:pStyle w:val="Bibliography"/>
        <w:rPr>
          <w:rFonts w:cs="Times New Roman"/>
        </w:rPr>
      </w:pPr>
      <w:r w:rsidRPr="00A2004F">
        <w:rPr>
          <w:rFonts w:cs="Times New Roman"/>
        </w:rPr>
        <w:lastRenderedPageBreak/>
        <w:t>Pepi, A., T. Hayes, and K. Lyberger. 2023. Thermal asymmetries influence effects of warming on stage and size-dependent predator–prey interactions. Theoretical Ecology 16:105–115.</w:t>
      </w:r>
    </w:p>
    <w:p w14:paraId="40BAC893" w14:textId="77777777" w:rsidR="00A2004F" w:rsidRPr="00A2004F" w:rsidRDefault="00A2004F" w:rsidP="00A2004F">
      <w:pPr>
        <w:pStyle w:val="Bibliography"/>
        <w:rPr>
          <w:rFonts w:cs="Times New Roman"/>
        </w:rPr>
      </w:pPr>
      <w:r w:rsidRPr="00A2004F">
        <w:rPr>
          <w:rFonts w:cs="Times New Roman"/>
        </w:rPr>
        <w:t>Pintar, M. R., J. L. Kline, and J. C. Trexler. 2021. The Aquatic Heteroptera (Hemiptera) of Marshes in the Florida Everglades. Florida Entomologist 104.</w:t>
      </w:r>
    </w:p>
    <w:p w14:paraId="58AD79BB" w14:textId="77777777" w:rsidR="00A2004F" w:rsidRPr="00A2004F" w:rsidRDefault="00A2004F" w:rsidP="00A2004F">
      <w:pPr>
        <w:pStyle w:val="Bibliography"/>
        <w:rPr>
          <w:rFonts w:cs="Times New Roman"/>
        </w:rPr>
      </w:pPr>
      <w:r w:rsidRPr="00A2004F">
        <w:rPr>
          <w:rFonts w:cs="Times New Roman"/>
        </w:rPr>
        <w:t>Rice, J. A., T. J. Miller, K. A. Rose, L. B. Crowder, E. A. Marschall, A. S. Trebitz, and D. L. DeAngelis. 1993. Growth Rate Variation and Larval Survival: Inferences from an Individual-Based Size-Dependent Predation Model. Canadian Journal of Fisheries and Aquatic Sciences 50:133–142.</w:t>
      </w:r>
    </w:p>
    <w:p w14:paraId="1223DBF8" w14:textId="77777777" w:rsidR="00A2004F" w:rsidRPr="00A2004F" w:rsidRDefault="00A2004F" w:rsidP="00A2004F">
      <w:pPr>
        <w:pStyle w:val="Bibliography"/>
        <w:rPr>
          <w:rFonts w:cs="Times New Roman"/>
        </w:rPr>
      </w:pPr>
      <w:r w:rsidRPr="00A2004F">
        <w:rPr>
          <w:rFonts w:cs="Times New Roman"/>
        </w:rPr>
        <w:t>Richardson, C. J. 2010. The Everglades: North America’s subtropical wetland. Wetlands Ecology and Management 18:517–542.</w:t>
      </w:r>
    </w:p>
    <w:p w14:paraId="04BA7531" w14:textId="77777777" w:rsidR="00A2004F" w:rsidRPr="00A2004F" w:rsidRDefault="00A2004F" w:rsidP="00A2004F">
      <w:pPr>
        <w:pStyle w:val="Bibliography"/>
        <w:rPr>
          <w:rFonts w:cs="Times New Roman"/>
        </w:rPr>
      </w:pPr>
      <w:r w:rsidRPr="00A2004F">
        <w:rPr>
          <w:rFonts w:cs="Times New Roman"/>
        </w:rPr>
        <w:t>Rochette, R., and L. M. Dill. 2000. Mortality, behavior and the effects of predators on the intertidal distribution of littorinid gastropods. Journal of Experimental Marine Biology and Ecology 253:165–191.</w:t>
      </w:r>
    </w:p>
    <w:p w14:paraId="002E7FD8" w14:textId="77777777" w:rsidR="00A2004F" w:rsidRPr="00A2004F" w:rsidRDefault="00A2004F" w:rsidP="00A2004F">
      <w:pPr>
        <w:pStyle w:val="Bibliography"/>
        <w:rPr>
          <w:rFonts w:cs="Times New Roman"/>
        </w:rPr>
      </w:pPr>
      <w:r w:rsidRPr="00A2004F">
        <w:rPr>
          <w:rFonts w:cs="Times New Roman"/>
        </w:rPr>
        <w:t>Ruehl, C. B., and J. C. Trexler. 2013. A suite of prey traits determine predator and nutrient enrichment effects in a tri‐trophic food chain. Ecosphere 4.</w:t>
      </w:r>
    </w:p>
    <w:p w14:paraId="12EB26F0" w14:textId="77777777" w:rsidR="00A2004F" w:rsidRPr="00A2004F" w:rsidRDefault="00A2004F" w:rsidP="00A2004F">
      <w:pPr>
        <w:pStyle w:val="Bibliography"/>
        <w:rPr>
          <w:rFonts w:cs="Times New Roman"/>
        </w:rPr>
      </w:pPr>
      <w:r w:rsidRPr="00A2004F">
        <w:rPr>
          <w:rFonts w:cs="Times New Roman"/>
        </w:rPr>
        <w:t>Ruetz, C. R., J. C. Trexler, F. Jordan, W. F. Loftus, and S. A. Perry. 2005. Population dynamics of wetland fishes: spatio‐temporal patterns synchronized by hydrological disturbance? Journal of Animal Ecology 74:322–332.</w:t>
      </w:r>
    </w:p>
    <w:p w14:paraId="624171C5" w14:textId="77777777" w:rsidR="00A2004F" w:rsidRPr="00A2004F" w:rsidRDefault="00A2004F" w:rsidP="00A2004F">
      <w:pPr>
        <w:pStyle w:val="Bibliography"/>
        <w:rPr>
          <w:rFonts w:cs="Times New Roman"/>
        </w:rPr>
      </w:pPr>
      <w:r w:rsidRPr="00A2004F">
        <w:rPr>
          <w:rFonts w:cs="Times New Roman"/>
        </w:rPr>
        <w:t xml:space="preserve">Schmera, D., A. Baur, and B. Baur. 2015. Size-dependent shell growth and survival in natural populations of the rock-dwelling land snail </w:t>
      </w:r>
      <w:r w:rsidRPr="00A2004F">
        <w:rPr>
          <w:rFonts w:cs="Times New Roman"/>
          <w:i/>
          <w:iCs/>
        </w:rPr>
        <w:t>Chondrina</w:t>
      </w:r>
      <w:r w:rsidRPr="00A2004F">
        <w:rPr>
          <w:rFonts w:cs="Times New Roman"/>
        </w:rPr>
        <w:t xml:space="preserve"> </w:t>
      </w:r>
      <w:r w:rsidRPr="00A2004F">
        <w:rPr>
          <w:rFonts w:cs="Times New Roman"/>
          <w:i/>
          <w:iCs/>
        </w:rPr>
        <w:t>clienta</w:t>
      </w:r>
      <w:r w:rsidRPr="00A2004F">
        <w:rPr>
          <w:rFonts w:cs="Times New Roman"/>
        </w:rPr>
        <w:t>. Canadian Journal of Zoology 93:403–410.</w:t>
      </w:r>
    </w:p>
    <w:p w14:paraId="03B67DB3" w14:textId="77777777" w:rsidR="00A2004F" w:rsidRPr="00A2004F" w:rsidRDefault="00A2004F" w:rsidP="00A2004F">
      <w:pPr>
        <w:pStyle w:val="Bibliography"/>
        <w:rPr>
          <w:rFonts w:cs="Times New Roman"/>
        </w:rPr>
      </w:pPr>
      <w:r w:rsidRPr="00A2004F">
        <w:rPr>
          <w:rFonts w:cs="Times New Roman"/>
        </w:rPr>
        <w:t xml:space="preserve">Sklar, F. H., M. J. Chimney, S. Newman, P. McCormick, D. Gawlik, S. Miao, C. McVoy, W. Said, J. Newman, C. Coronado, G. Crozier, M. Korvela, and K. Rutchey. 2005. The </w:t>
      </w:r>
      <w:r w:rsidRPr="00A2004F">
        <w:rPr>
          <w:rFonts w:cs="Times New Roman"/>
        </w:rPr>
        <w:lastRenderedPageBreak/>
        <w:t>ecological–societal underpinnings of Everglades restoration. Frontiers in Ecology and the Environment 3:161–169.</w:t>
      </w:r>
    </w:p>
    <w:p w14:paraId="0B00EDA2" w14:textId="77777777" w:rsidR="00A2004F" w:rsidRPr="00A2004F" w:rsidRDefault="00A2004F" w:rsidP="00A2004F">
      <w:pPr>
        <w:pStyle w:val="Bibliography"/>
        <w:rPr>
          <w:rFonts w:cs="Times New Roman"/>
        </w:rPr>
      </w:pPr>
      <w:r w:rsidRPr="00A2004F">
        <w:rPr>
          <w:rFonts w:cs="Times New Roman"/>
        </w:rPr>
        <w:t>Soomdat, N. N., J. N. Griffin, M. McCoy, M. J. S. Hensel, S. Buhler, Z. Chejanovski, and B. R. Silliman. 2014. Independent and combined effects of multiple predators across ontogeny of a dominant grazer. Oikos 123:1081–1090.</w:t>
      </w:r>
    </w:p>
    <w:p w14:paraId="3DA91CC5" w14:textId="77777777" w:rsidR="00A2004F" w:rsidRPr="00A2004F" w:rsidRDefault="00A2004F" w:rsidP="00A2004F">
      <w:pPr>
        <w:pStyle w:val="Bibliography"/>
        <w:rPr>
          <w:rFonts w:cs="Times New Roman"/>
        </w:rPr>
      </w:pPr>
      <w:r w:rsidRPr="00A2004F">
        <w:rPr>
          <w:rFonts w:cs="Times New Roman"/>
        </w:rPr>
        <w:t>Valentine-Darby, P. L., S. E. Kell, and P. C. Darby. 2015. Predation on Florida apple snails (Pomacea paludosa) by native and non-native aquatic fauna, and predator-prey size relationships. Florida Scientist 78:47–56.</w:t>
      </w:r>
    </w:p>
    <w:p w14:paraId="1BC17EE5" w14:textId="77777777" w:rsidR="00A2004F" w:rsidRPr="00A2004F" w:rsidRDefault="00A2004F" w:rsidP="00A2004F">
      <w:pPr>
        <w:pStyle w:val="Bibliography"/>
        <w:rPr>
          <w:rFonts w:cs="Times New Roman"/>
        </w:rPr>
      </w:pPr>
      <w:r w:rsidRPr="00A2004F">
        <w:rPr>
          <w:rFonts w:cs="Times New Roman"/>
        </w:rPr>
        <w:t>Vance, R. R. 1985. The Stable Coexistence of Two Competitors for One Resource. The American Naturalist 126:72–86.</w:t>
      </w:r>
    </w:p>
    <w:p w14:paraId="692DDC0C" w14:textId="77777777" w:rsidR="00A2004F" w:rsidRPr="00A2004F" w:rsidRDefault="00A2004F" w:rsidP="00A2004F">
      <w:pPr>
        <w:pStyle w:val="Bibliography"/>
        <w:rPr>
          <w:rFonts w:cs="Times New Roman"/>
        </w:rPr>
      </w:pPr>
      <w:r w:rsidRPr="00A2004F">
        <w:rPr>
          <w:rFonts w:cs="Times New Roman"/>
        </w:rPr>
        <w:t>Werner, E. E., and J. F. Gilliam. 1984. The Ontogenetic Niche and Species Interactions in Size-Structured Populations. Annual Review of Ecology and Systematics 15:393–425.</w:t>
      </w:r>
    </w:p>
    <w:p w14:paraId="1F5FB5CB" w14:textId="77777777" w:rsidR="00A2004F" w:rsidRPr="00A2004F" w:rsidRDefault="00A2004F" w:rsidP="00A2004F">
      <w:pPr>
        <w:pStyle w:val="Bibliography"/>
        <w:rPr>
          <w:rFonts w:cs="Times New Roman"/>
        </w:rPr>
      </w:pPr>
      <w:r w:rsidRPr="00A2004F">
        <w:rPr>
          <w:rFonts w:cs="Times New Roman"/>
        </w:rPr>
        <w:t>Zweig, C. L., and W. M. Kitchens. 2008. Effects of landscape gradients on wetland vegetation communities: Information for large-scale restoration. Wetlands 28:1086–1096.</w:t>
      </w:r>
    </w:p>
    <w:p w14:paraId="5AE50DD2" w14:textId="1FE4BEEA" w:rsidR="004A3392" w:rsidRPr="004A3392" w:rsidRDefault="00781DC3" w:rsidP="00DA1243">
      <w:r>
        <w:fldChar w:fldCharType="end"/>
      </w:r>
    </w:p>
    <w:p w14:paraId="26DCF6FE" w14:textId="3A90CF3C" w:rsidR="00673700" w:rsidRDefault="00AF7FFE" w:rsidP="00DA1243">
      <w:pPr>
        <w:pStyle w:val="Heading1"/>
      </w:pPr>
      <w:r>
        <w:t>Figure</w:t>
      </w:r>
      <w:r w:rsidR="00673700">
        <w:t xml:space="preserve"> Captions</w:t>
      </w:r>
    </w:p>
    <w:p w14:paraId="54BAB39D" w14:textId="55383829" w:rsidR="00AF7FFE" w:rsidRDefault="00AF7FFE" w:rsidP="00DA1243">
      <w:pPr>
        <w:pStyle w:val="NATESTYLE1CommonCollege"/>
        <w:jc w:val="both"/>
      </w:pPr>
      <w:bookmarkStart w:id="10" w:name="_Hlk98960098"/>
      <w:r>
        <w:t xml:space="preserve">Figure 1 A) Map and images of B) LILA impoundment #2 and C) Site 2 in Water Conservation Area 3A. Photo credits to B) Mark I. Cook and C) Nathan T. Barrus.  </w:t>
      </w:r>
    </w:p>
    <w:p w14:paraId="19896EFF" w14:textId="355305C8" w:rsidR="00AF7FFE" w:rsidRPr="00524172" w:rsidRDefault="00AF7FFE" w:rsidP="00DA1243">
      <w:pPr>
        <w:pStyle w:val="NATESTYLE1CommonCollege"/>
        <w:jc w:val="both"/>
      </w:pPr>
      <w:r>
        <w:t xml:space="preserve">Figure 2 The zero-population growth isocline illustrating the joint impact of juvenile growth rates and juvenile mortality.  </w:t>
      </w:r>
      <w:r w:rsidR="007E2B93">
        <w:t xml:space="preserve">Survival </w:t>
      </w:r>
      <w:r w:rsidR="00A20A44">
        <w:t>was measured for</w:t>
      </w:r>
      <w:r w:rsidR="007E2B93">
        <w:t xml:space="preserve"> FAS &lt;10 mm SL </w:t>
      </w:r>
      <w:r w:rsidR="00E74037">
        <w:t>and</w:t>
      </w:r>
      <w:r>
        <w:t xml:space="preserve"> juvenile growth rates were quantified with size dependency (K</w:t>
      </w:r>
      <w:r w:rsidRPr="005D38C1">
        <w:rPr>
          <w:vertAlign w:val="subscript"/>
        </w:rPr>
        <w:t>growth</w:t>
      </w:r>
      <w:r>
        <w:t xml:space="preserve">).  </w:t>
      </w:r>
    </w:p>
    <w:bookmarkEnd w:id="10"/>
    <w:p w14:paraId="36DF2A7E" w14:textId="38915420" w:rsidR="00673700" w:rsidRDefault="00AF7FFE" w:rsidP="00DA1243">
      <w:pPr>
        <w:pStyle w:val="NATESTYLE1CommonCollege"/>
        <w:jc w:val="both"/>
      </w:pPr>
      <w:r>
        <w:t xml:space="preserve">Figure </w:t>
      </w:r>
      <w:r w:rsidR="009D0B44">
        <w:t>3</w:t>
      </w:r>
      <w:r w:rsidRPr="00524172">
        <w:t xml:space="preserve"> </w:t>
      </w:r>
      <w:r>
        <w:t>I</w:t>
      </w:r>
      <w:r w:rsidRPr="00524172">
        <w:t xml:space="preserve">soclines illustrating the bivariate effects of </w:t>
      </w:r>
      <w:r>
        <w:t xml:space="preserve">juvenile growth </w:t>
      </w:r>
      <w:r w:rsidRPr="00524172">
        <w:t xml:space="preserve">and survival </w:t>
      </w:r>
      <w:r>
        <w:t xml:space="preserve">that produce zero net annual population growth </w:t>
      </w:r>
      <w:r w:rsidRPr="00524172">
        <w:t>for a size-structured model of a freshwater gastropod</w:t>
      </w:r>
      <w:r>
        <w:t xml:space="preserve"> (</w:t>
      </w:r>
      <w:r w:rsidRPr="00524172">
        <w:rPr>
          <w:i/>
        </w:rPr>
        <w:t xml:space="preserve">Pomacea </w:t>
      </w:r>
      <w:r w:rsidRPr="00524172">
        <w:rPr>
          <w:i/>
        </w:rPr>
        <w:lastRenderedPageBreak/>
        <w:t>paludosa</w:t>
      </w:r>
      <w:r>
        <w:t xml:space="preserve">) </w:t>
      </w:r>
      <w:r w:rsidRPr="00524172">
        <w:t>under different hydrologic regimes</w:t>
      </w:r>
      <w:r>
        <w:t xml:space="preserve"> that affect reproduction. The black isocline and gray isoclines represent two hydrologic scenarios producing better (Grey) and worse (Black) reproductive conditions. </w:t>
      </w:r>
      <w:r w:rsidRPr="00524172">
        <w:t xml:space="preserve">Mean </w:t>
      </w:r>
      <w:r>
        <w:t xml:space="preserve">cumulative juvenile </w:t>
      </w:r>
      <w:r w:rsidRPr="00524172">
        <w:t>survival</w:t>
      </w:r>
      <w:r>
        <w:t xml:space="preserve"> (snails &lt; 10mm SL)</w:t>
      </w:r>
      <w:r w:rsidRPr="00524172">
        <w:t xml:space="preserve"> and </w:t>
      </w:r>
      <w:r>
        <w:t>growth (k</w:t>
      </w:r>
      <w:r w:rsidRPr="00867D1A">
        <w:rPr>
          <w:vertAlign w:val="subscript"/>
        </w:rPr>
        <w:t>growth</w:t>
      </w:r>
      <w:r>
        <w:t>)</w:t>
      </w:r>
      <w:r w:rsidRPr="00524172">
        <w:t xml:space="preserve"> </w:t>
      </w:r>
      <w:r>
        <w:t>quantified in</w:t>
      </w:r>
      <w:r w:rsidRPr="00524172">
        <w:t xml:space="preserve"> </w:t>
      </w:r>
      <w:r>
        <w:t>LILA and WCA3A</w:t>
      </w:r>
      <w:r w:rsidRPr="00524172">
        <w:t xml:space="preserve"> are plotted on each pane</w:t>
      </w:r>
      <w:r>
        <w:t>l with seasonal and combined parameters. The combined parameters</w:t>
      </w:r>
      <w:r w:rsidR="002E71DB">
        <w:t xml:space="preserve"> (open symbols)</w:t>
      </w:r>
      <w:r>
        <w:t xml:space="preserve"> were calculated by a weighted average reflecting greater juvenile snail production in the dry season.  </w:t>
      </w:r>
      <w:bookmarkEnd w:id="9"/>
    </w:p>
    <w:sectPr w:rsidR="00673700" w:rsidSect="00DA124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C5A406" w14:textId="77777777" w:rsidR="006F3102" w:rsidRDefault="006F3102">
      <w:pPr>
        <w:spacing w:line="240" w:lineRule="auto"/>
      </w:pPr>
      <w:r>
        <w:separator/>
      </w:r>
    </w:p>
  </w:endnote>
  <w:endnote w:type="continuationSeparator" w:id="0">
    <w:p w14:paraId="08B7C491" w14:textId="77777777" w:rsidR="006F3102" w:rsidRDefault="006F3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CEEF00" w14:textId="77777777" w:rsidR="006F3102" w:rsidRDefault="006F3102">
      <w:pPr>
        <w:spacing w:line="240" w:lineRule="auto"/>
      </w:pPr>
      <w:r>
        <w:separator/>
      </w:r>
    </w:p>
  </w:footnote>
  <w:footnote w:type="continuationSeparator" w:id="0">
    <w:p w14:paraId="19E07B6F" w14:textId="77777777" w:rsidR="006F3102" w:rsidRDefault="006F310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063CF"/>
    <w:rsid w:val="0001629E"/>
    <w:rsid w:val="000223DF"/>
    <w:rsid w:val="00022930"/>
    <w:rsid w:val="00025740"/>
    <w:rsid w:val="00037258"/>
    <w:rsid w:val="00052DC3"/>
    <w:rsid w:val="00055822"/>
    <w:rsid w:val="00056090"/>
    <w:rsid w:val="0007711D"/>
    <w:rsid w:val="00080D4B"/>
    <w:rsid w:val="00084A01"/>
    <w:rsid w:val="000A0CCD"/>
    <w:rsid w:val="000B3146"/>
    <w:rsid w:val="000B3E22"/>
    <w:rsid w:val="000B4276"/>
    <w:rsid w:val="000C0ECC"/>
    <w:rsid w:val="000C1D97"/>
    <w:rsid w:val="000C701C"/>
    <w:rsid w:val="000D24CD"/>
    <w:rsid w:val="000D3F65"/>
    <w:rsid w:val="000D5D3F"/>
    <w:rsid w:val="000F0975"/>
    <w:rsid w:val="00111EB2"/>
    <w:rsid w:val="001166FF"/>
    <w:rsid w:val="00126048"/>
    <w:rsid w:val="001302A1"/>
    <w:rsid w:val="00164938"/>
    <w:rsid w:val="00164EBC"/>
    <w:rsid w:val="00173112"/>
    <w:rsid w:val="00173AF2"/>
    <w:rsid w:val="00183336"/>
    <w:rsid w:val="001911D4"/>
    <w:rsid w:val="001A23BA"/>
    <w:rsid w:val="001C703C"/>
    <w:rsid w:val="001D04BD"/>
    <w:rsid w:val="001D4062"/>
    <w:rsid w:val="001D5A27"/>
    <w:rsid w:val="001E2432"/>
    <w:rsid w:val="001E27E1"/>
    <w:rsid w:val="001E3010"/>
    <w:rsid w:val="001E3E8B"/>
    <w:rsid w:val="001E70C4"/>
    <w:rsid w:val="001F359D"/>
    <w:rsid w:val="0020220F"/>
    <w:rsid w:val="00210950"/>
    <w:rsid w:val="00212A38"/>
    <w:rsid w:val="002155BE"/>
    <w:rsid w:val="00215F12"/>
    <w:rsid w:val="00231EA4"/>
    <w:rsid w:val="00237445"/>
    <w:rsid w:val="0024102B"/>
    <w:rsid w:val="00252BCC"/>
    <w:rsid w:val="00255232"/>
    <w:rsid w:val="002579BC"/>
    <w:rsid w:val="00257AE7"/>
    <w:rsid w:val="00264E2B"/>
    <w:rsid w:val="00266E46"/>
    <w:rsid w:val="002703BC"/>
    <w:rsid w:val="002850EE"/>
    <w:rsid w:val="00291744"/>
    <w:rsid w:val="002A247A"/>
    <w:rsid w:val="002B3E2D"/>
    <w:rsid w:val="002C415D"/>
    <w:rsid w:val="002C4AEE"/>
    <w:rsid w:val="002E14E8"/>
    <w:rsid w:val="002E71DB"/>
    <w:rsid w:val="002F1271"/>
    <w:rsid w:val="002F5128"/>
    <w:rsid w:val="00314ECB"/>
    <w:rsid w:val="00324CAE"/>
    <w:rsid w:val="00327D43"/>
    <w:rsid w:val="00333865"/>
    <w:rsid w:val="00352109"/>
    <w:rsid w:val="003538F3"/>
    <w:rsid w:val="00365162"/>
    <w:rsid w:val="0036656C"/>
    <w:rsid w:val="00370D9D"/>
    <w:rsid w:val="003710F8"/>
    <w:rsid w:val="00371B0F"/>
    <w:rsid w:val="003807EA"/>
    <w:rsid w:val="00382E63"/>
    <w:rsid w:val="00383845"/>
    <w:rsid w:val="00386397"/>
    <w:rsid w:val="003A00A1"/>
    <w:rsid w:val="003A5ECA"/>
    <w:rsid w:val="003D0FF2"/>
    <w:rsid w:val="003D3174"/>
    <w:rsid w:val="003D73E1"/>
    <w:rsid w:val="003E432B"/>
    <w:rsid w:val="003F5C34"/>
    <w:rsid w:val="00402A95"/>
    <w:rsid w:val="00414D91"/>
    <w:rsid w:val="00421528"/>
    <w:rsid w:val="004370EF"/>
    <w:rsid w:val="004576DB"/>
    <w:rsid w:val="00460A78"/>
    <w:rsid w:val="004700BC"/>
    <w:rsid w:val="004709F0"/>
    <w:rsid w:val="004815C2"/>
    <w:rsid w:val="0049552F"/>
    <w:rsid w:val="004A0BF1"/>
    <w:rsid w:val="004A3392"/>
    <w:rsid w:val="004A5F16"/>
    <w:rsid w:val="004B5662"/>
    <w:rsid w:val="004B694B"/>
    <w:rsid w:val="004C6BB1"/>
    <w:rsid w:val="004D2BF5"/>
    <w:rsid w:val="004D3C37"/>
    <w:rsid w:val="004E40F2"/>
    <w:rsid w:val="004F62A4"/>
    <w:rsid w:val="00503C41"/>
    <w:rsid w:val="005142F5"/>
    <w:rsid w:val="0051661E"/>
    <w:rsid w:val="00517088"/>
    <w:rsid w:val="00531A6F"/>
    <w:rsid w:val="00537D98"/>
    <w:rsid w:val="00546E8E"/>
    <w:rsid w:val="00552005"/>
    <w:rsid w:val="00552FB5"/>
    <w:rsid w:val="00553274"/>
    <w:rsid w:val="0055376F"/>
    <w:rsid w:val="00556ACB"/>
    <w:rsid w:val="00564BAF"/>
    <w:rsid w:val="00575B3A"/>
    <w:rsid w:val="005861DC"/>
    <w:rsid w:val="00595D1E"/>
    <w:rsid w:val="005A61C7"/>
    <w:rsid w:val="005B3AB2"/>
    <w:rsid w:val="005D527C"/>
    <w:rsid w:val="005E7319"/>
    <w:rsid w:val="00616406"/>
    <w:rsid w:val="00620964"/>
    <w:rsid w:val="006232DD"/>
    <w:rsid w:val="00632065"/>
    <w:rsid w:val="0063375C"/>
    <w:rsid w:val="0064242E"/>
    <w:rsid w:val="00656EE7"/>
    <w:rsid w:val="0066161A"/>
    <w:rsid w:val="00673700"/>
    <w:rsid w:val="0068246F"/>
    <w:rsid w:val="006914D2"/>
    <w:rsid w:val="00691B6E"/>
    <w:rsid w:val="006934AE"/>
    <w:rsid w:val="006961CE"/>
    <w:rsid w:val="006A5299"/>
    <w:rsid w:val="006C0930"/>
    <w:rsid w:val="006D0C94"/>
    <w:rsid w:val="006D0D27"/>
    <w:rsid w:val="006D385E"/>
    <w:rsid w:val="006D73AE"/>
    <w:rsid w:val="006E317E"/>
    <w:rsid w:val="006E4624"/>
    <w:rsid w:val="006F3102"/>
    <w:rsid w:val="006F3F19"/>
    <w:rsid w:val="006F528C"/>
    <w:rsid w:val="006F7930"/>
    <w:rsid w:val="00700FBD"/>
    <w:rsid w:val="007020B1"/>
    <w:rsid w:val="00702108"/>
    <w:rsid w:val="00702E51"/>
    <w:rsid w:val="007046A2"/>
    <w:rsid w:val="00721EFF"/>
    <w:rsid w:val="00723780"/>
    <w:rsid w:val="00727A1F"/>
    <w:rsid w:val="007302AE"/>
    <w:rsid w:val="007356AB"/>
    <w:rsid w:val="007432B8"/>
    <w:rsid w:val="00744B0B"/>
    <w:rsid w:val="007504B2"/>
    <w:rsid w:val="007757E5"/>
    <w:rsid w:val="007773EA"/>
    <w:rsid w:val="00780F78"/>
    <w:rsid w:val="00781DC3"/>
    <w:rsid w:val="007A7EA5"/>
    <w:rsid w:val="007B357F"/>
    <w:rsid w:val="007B46E9"/>
    <w:rsid w:val="007B4B55"/>
    <w:rsid w:val="007B598E"/>
    <w:rsid w:val="007C5863"/>
    <w:rsid w:val="007E145D"/>
    <w:rsid w:val="007E1891"/>
    <w:rsid w:val="007E2B93"/>
    <w:rsid w:val="0082067D"/>
    <w:rsid w:val="00820AD7"/>
    <w:rsid w:val="00830ACF"/>
    <w:rsid w:val="00832914"/>
    <w:rsid w:val="00835CA9"/>
    <w:rsid w:val="0084671D"/>
    <w:rsid w:val="0085088C"/>
    <w:rsid w:val="008527CF"/>
    <w:rsid w:val="00861974"/>
    <w:rsid w:val="00862779"/>
    <w:rsid w:val="0088081D"/>
    <w:rsid w:val="008864C4"/>
    <w:rsid w:val="00890788"/>
    <w:rsid w:val="008A2020"/>
    <w:rsid w:val="008A7F6D"/>
    <w:rsid w:val="008C4529"/>
    <w:rsid w:val="008C71D7"/>
    <w:rsid w:val="008D1127"/>
    <w:rsid w:val="008D75C3"/>
    <w:rsid w:val="008E0BA8"/>
    <w:rsid w:val="008E6BF3"/>
    <w:rsid w:val="008F0210"/>
    <w:rsid w:val="008F6D3E"/>
    <w:rsid w:val="009000D0"/>
    <w:rsid w:val="0090505A"/>
    <w:rsid w:val="00911D9A"/>
    <w:rsid w:val="00914E2B"/>
    <w:rsid w:val="00921D34"/>
    <w:rsid w:val="00936FC8"/>
    <w:rsid w:val="009372A8"/>
    <w:rsid w:val="00944A44"/>
    <w:rsid w:val="009502E6"/>
    <w:rsid w:val="009552EE"/>
    <w:rsid w:val="009668DC"/>
    <w:rsid w:val="00967D23"/>
    <w:rsid w:val="00975833"/>
    <w:rsid w:val="00985930"/>
    <w:rsid w:val="00994EFE"/>
    <w:rsid w:val="009A1DEB"/>
    <w:rsid w:val="009C12EF"/>
    <w:rsid w:val="009C2A36"/>
    <w:rsid w:val="009D0B44"/>
    <w:rsid w:val="009D4582"/>
    <w:rsid w:val="009D486A"/>
    <w:rsid w:val="009D6F36"/>
    <w:rsid w:val="009E0DF0"/>
    <w:rsid w:val="00A00FFC"/>
    <w:rsid w:val="00A02E02"/>
    <w:rsid w:val="00A12CAD"/>
    <w:rsid w:val="00A15627"/>
    <w:rsid w:val="00A2004F"/>
    <w:rsid w:val="00A20A44"/>
    <w:rsid w:val="00A26B8A"/>
    <w:rsid w:val="00A26C41"/>
    <w:rsid w:val="00A4485D"/>
    <w:rsid w:val="00A508E5"/>
    <w:rsid w:val="00A53C19"/>
    <w:rsid w:val="00A65AEE"/>
    <w:rsid w:val="00A77DE6"/>
    <w:rsid w:val="00A91F95"/>
    <w:rsid w:val="00AA2DC3"/>
    <w:rsid w:val="00AB01FE"/>
    <w:rsid w:val="00AB3E71"/>
    <w:rsid w:val="00AB62C5"/>
    <w:rsid w:val="00AD6B0C"/>
    <w:rsid w:val="00AE4C6E"/>
    <w:rsid w:val="00AE548A"/>
    <w:rsid w:val="00AF6923"/>
    <w:rsid w:val="00AF79B5"/>
    <w:rsid w:val="00AF7FFE"/>
    <w:rsid w:val="00B053A7"/>
    <w:rsid w:val="00B223AF"/>
    <w:rsid w:val="00B30397"/>
    <w:rsid w:val="00B560A0"/>
    <w:rsid w:val="00B7590F"/>
    <w:rsid w:val="00B9448F"/>
    <w:rsid w:val="00BA036E"/>
    <w:rsid w:val="00BC01F6"/>
    <w:rsid w:val="00BD27A6"/>
    <w:rsid w:val="00BD6469"/>
    <w:rsid w:val="00BE0A96"/>
    <w:rsid w:val="00BF399E"/>
    <w:rsid w:val="00BF4BC6"/>
    <w:rsid w:val="00C03E96"/>
    <w:rsid w:val="00C05BDE"/>
    <w:rsid w:val="00C1721E"/>
    <w:rsid w:val="00C26CEA"/>
    <w:rsid w:val="00C35482"/>
    <w:rsid w:val="00C36C64"/>
    <w:rsid w:val="00C4181F"/>
    <w:rsid w:val="00C434AE"/>
    <w:rsid w:val="00C460AF"/>
    <w:rsid w:val="00C522B5"/>
    <w:rsid w:val="00C56675"/>
    <w:rsid w:val="00C569AC"/>
    <w:rsid w:val="00C60063"/>
    <w:rsid w:val="00C6419E"/>
    <w:rsid w:val="00C67BC8"/>
    <w:rsid w:val="00C83483"/>
    <w:rsid w:val="00C86212"/>
    <w:rsid w:val="00C92BA3"/>
    <w:rsid w:val="00CA28A3"/>
    <w:rsid w:val="00CB4AAF"/>
    <w:rsid w:val="00CB6C57"/>
    <w:rsid w:val="00CC2CE4"/>
    <w:rsid w:val="00CC7761"/>
    <w:rsid w:val="00CD3010"/>
    <w:rsid w:val="00CF125E"/>
    <w:rsid w:val="00CF15A2"/>
    <w:rsid w:val="00CF2318"/>
    <w:rsid w:val="00CF2F37"/>
    <w:rsid w:val="00CF646A"/>
    <w:rsid w:val="00CF778C"/>
    <w:rsid w:val="00D0583D"/>
    <w:rsid w:val="00D10D0D"/>
    <w:rsid w:val="00D11E44"/>
    <w:rsid w:val="00D15147"/>
    <w:rsid w:val="00D21B2E"/>
    <w:rsid w:val="00D246ED"/>
    <w:rsid w:val="00D4222A"/>
    <w:rsid w:val="00D441E6"/>
    <w:rsid w:val="00D45035"/>
    <w:rsid w:val="00D72BFF"/>
    <w:rsid w:val="00D72C7E"/>
    <w:rsid w:val="00D81D20"/>
    <w:rsid w:val="00D94B9B"/>
    <w:rsid w:val="00DA1240"/>
    <w:rsid w:val="00DA1243"/>
    <w:rsid w:val="00DA42BF"/>
    <w:rsid w:val="00DB23DA"/>
    <w:rsid w:val="00DB40F6"/>
    <w:rsid w:val="00DC00BF"/>
    <w:rsid w:val="00DC1307"/>
    <w:rsid w:val="00DC376B"/>
    <w:rsid w:val="00DC65C2"/>
    <w:rsid w:val="00DE646E"/>
    <w:rsid w:val="00DF2B75"/>
    <w:rsid w:val="00DF4585"/>
    <w:rsid w:val="00E026D2"/>
    <w:rsid w:val="00E17327"/>
    <w:rsid w:val="00E245E1"/>
    <w:rsid w:val="00E42C41"/>
    <w:rsid w:val="00E453C3"/>
    <w:rsid w:val="00E610DC"/>
    <w:rsid w:val="00E706E8"/>
    <w:rsid w:val="00E74037"/>
    <w:rsid w:val="00E77058"/>
    <w:rsid w:val="00E823FD"/>
    <w:rsid w:val="00E845A5"/>
    <w:rsid w:val="00E8703C"/>
    <w:rsid w:val="00EA135A"/>
    <w:rsid w:val="00EB1CD2"/>
    <w:rsid w:val="00ED75FA"/>
    <w:rsid w:val="00EE0726"/>
    <w:rsid w:val="00EE0808"/>
    <w:rsid w:val="00EE6666"/>
    <w:rsid w:val="00EF375F"/>
    <w:rsid w:val="00EF3D89"/>
    <w:rsid w:val="00EF4285"/>
    <w:rsid w:val="00EF59E6"/>
    <w:rsid w:val="00F0643B"/>
    <w:rsid w:val="00F231BE"/>
    <w:rsid w:val="00F23F0F"/>
    <w:rsid w:val="00F56C44"/>
    <w:rsid w:val="00F6728A"/>
    <w:rsid w:val="00F7360F"/>
    <w:rsid w:val="00F76893"/>
    <w:rsid w:val="00F777B8"/>
    <w:rsid w:val="00F81762"/>
    <w:rsid w:val="00F85A60"/>
    <w:rsid w:val="00F87B69"/>
    <w:rsid w:val="00F95D42"/>
    <w:rsid w:val="00F972FF"/>
    <w:rsid w:val="00FA64AC"/>
    <w:rsid w:val="00FB6035"/>
    <w:rsid w:val="00FC1783"/>
    <w:rsid w:val="00FC2912"/>
    <w:rsid w:val="00FD54E0"/>
    <w:rsid w:val="00FE0EAB"/>
    <w:rsid w:val="00FE68DB"/>
    <w:rsid w:val="00FF5F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19E7CBA2-9B65-4121-9C15-E5EC607E8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46</TotalTime>
  <Pages>24</Pages>
  <Words>27799</Words>
  <Characters>158460</Characters>
  <Application>Microsoft Office Word</Application>
  <DocSecurity>0</DocSecurity>
  <Lines>1320</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188</cp:revision>
  <dcterms:created xsi:type="dcterms:W3CDTF">2024-07-25T13:04:00Z</dcterms:created>
  <dcterms:modified xsi:type="dcterms:W3CDTF">2024-08-06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v4DP1Dj"/&gt;&lt;style id="http://www.zotero.org/styles/ecology" hasBibliography="1" bibliographyStyleHasBeenSet="1"/&gt;&lt;prefs&gt;&lt;pref name="fieldType" value="Field"/&gt;&lt;/prefs&gt;&lt;/data&gt;</vt:lpwstr>
  </property>
</Properties>
</file>